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3A603A14" w:rsidR="006F6747" w:rsidRDefault="00B9398D" w:rsidP="00B9398D">
      <w:pPr>
        <w:rPr>
          <w:rFonts w:ascii="Times New Roman" w:hAnsi="Times New Roman" w:cs="Times New Roman"/>
          <w:b/>
          <w:bCs/>
          <w:sz w:val="32"/>
          <w:szCs w:val="32"/>
          <w:lang w:val="en-GB"/>
        </w:rPr>
      </w:pPr>
      <w:r w:rsidRPr="00B9398D">
        <w:rPr>
          <w:rFonts w:ascii="Times New Roman" w:hAnsi="Times New Roman" w:cs="Times New Roman"/>
          <w:b/>
          <w:bCs/>
          <w:sz w:val="32"/>
          <w:szCs w:val="32"/>
          <w:lang w:val="en-GB"/>
        </w:rPr>
        <w:t>Deforestation Monitoring in the Colombian Amazon: A Comparative Analysis of U-Net and Attention U-Net Architectures</w:t>
      </w:r>
    </w:p>
    <w:p w14:paraId="4DEDCE32" w14:textId="77777777" w:rsidR="00B9398D" w:rsidRDefault="00B9398D" w:rsidP="00B9398D">
      <w:pPr>
        <w:rPr>
          <w:rFonts w:ascii="Times New Roman" w:hAnsi="Times New Roman" w:cs="Times New Roman"/>
          <w:sz w:val="20"/>
          <w:szCs w:val="20"/>
          <w:lang w:val="en-GB"/>
        </w:rPr>
      </w:pPr>
    </w:p>
    <w:p w14:paraId="2E7E2172" w14:textId="31C8B94D" w:rsidR="00B9398D" w:rsidRDefault="00B9398D" w:rsidP="00B9398D">
      <w:pPr>
        <w:rPr>
          <w:rFonts w:ascii="Times New Roman" w:hAnsi="Times New Roman" w:cs="Times New Roman"/>
          <w:sz w:val="18"/>
          <w:szCs w:val="18"/>
          <w:lang w:val="en-US"/>
        </w:rPr>
      </w:pPr>
      <w:r w:rsidRPr="00B9398D">
        <w:rPr>
          <w:rFonts w:ascii="Times New Roman" w:hAnsi="Times New Roman" w:cs="Times New Roman"/>
          <w:b/>
          <w:bCs/>
          <w:sz w:val="20"/>
          <w:szCs w:val="20"/>
          <w:lang w:val="en-GB"/>
        </w:rPr>
        <w:t>Esteban Guerrero Russi</w:t>
      </w:r>
      <w:r>
        <w:rPr>
          <w:rFonts w:ascii="Times New Roman" w:hAnsi="Times New Roman" w:cs="Times New Roman"/>
          <w:b/>
          <w:bCs/>
          <w:sz w:val="20"/>
          <w:szCs w:val="20"/>
          <w:lang w:val="en-GB"/>
        </w:rPr>
        <w:br/>
      </w:r>
      <w:proofErr w:type="spellStart"/>
      <w:r w:rsidRPr="00B9398D">
        <w:rPr>
          <w:rFonts w:ascii="Times New Roman" w:hAnsi="Times New Roman" w:cs="Times New Roman"/>
          <w:sz w:val="18"/>
          <w:szCs w:val="18"/>
          <w:lang w:val="en-GB"/>
        </w:rPr>
        <w:t>Msc</w:t>
      </w:r>
      <w:proofErr w:type="spellEnd"/>
      <w:r w:rsidRPr="00B9398D">
        <w:rPr>
          <w:rFonts w:ascii="Times New Roman" w:hAnsi="Times New Roman" w:cs="Times New Roman"/>
          <w:sz w:val="18"/>
          <w:szCs w:val="18"/>
          <w:lang w:val="en-GB"/>
        </w:rPr>
        <w:t>. Data Science</w:t>
      </w:r>
      <w:r w:rsidRPr="00B9398D">
        <w:rPr>
          <w:rFonts w:ascii="Times New Roman" w:hAnsi="Times New Roman" w:cs="Times New Roman"/>
          <w:sz w:val="18"/>
          <w:szCs w:val="18"/>
          <w:lang w:val="en-US"/>
        </w:rPr>
        <w:t>: Earth &amp; Environmental Analytics</w:t>
      </w:r>
    </w:p>
    <w:p w14:paraId="5BC0A515" w14:textId="77777777" w:rsidR="00B9398D" w:rsidRPr="00B9398D" w:rsidRDefault="00B9398D" w:rsidP="00B9398D">
      <w:pPr>
        <w:rPr>
          <w:rFonts w:ascii="Times New Roman" w:hAnsi="Times New Roman" w:cs="Times New Roman"/>
          <w:b/>
          <w:bCs/>
          <w:sz w:val="20"/>
          <w:szCs w:val="20"/>
          <w:lang w:val="en-GB"/>
        </w:rPr>
      </w:pPr>
    </w:p>
    <w:p w14:paraId="70F79EEC" w14:textId="199E79FC" w:rsidR="00B9398D" w:rsidRPr="00B9398D" w:rsidRDefault="00B9398D" w:rsidP="00B9398D">
      <w:pPr>
        <w:jc w:val="both"/>
        <w:rPr>
          <w:rFonts w:ascii="Times New Roman" w:hAnsi="Times New Roman" w:cs="Times New Roman"/>
          <w:sz w:val="18"/>
          <w:szCs w:val="18"/>
          <w:lang w:val="en-GB"/>
        </w:rPr>
      </w:pPr>
      <w:r w:rsidRPr="00B9398D">
        <w:rPr>
          <w:rFonts w:ascii="Times New Roman" w:hAnsi="Times New Roman" w:cs="Times New Roman"/>
          <w:b/>
          <w:bCs/>
          <w:sz w:val="18"/>
          <w:szCs w:val="18"/>
          <w:lang w:val="en-US"/>
        </w:rPr>
        <w:t>Abstract:</w:t>
      </w:r>
      <w:r>
        <w:rPr>
          <w:rFonts w:ascii="Times New Roman" w:hAnsi="Times New Roman" w:cs="Times New Roman"/>
          <w:sz w:val="18"/>
          <w:szCs w:val="18"/>
          <w:lang w:val="en-US"/>
        </w:rPr>
        <w:t xml:space="preserve"> </w:t>
      </w:r>
      <w:r w:rsidRPr="00B9398D">
        <w:rPr>
          <w:rFonts w:ascii="Times New Roman" w:hAnsi="Times New Roman" w:cs="Times New Roman"/>
          <w:sz w:val="18"/>
          <w:szCs w:val="18"/>
          <w:lang w:val="en-GB"/>
        </w:rPr>
        <w:t xml:space="preserve">Tropical forests, particularly in biodiverse nations like Colombia, are under severe threat from deforestation, and traditional monitoring methods are inadequate for the scale and urgency of this crisis. The application of deep learning for this task is often hindered by a critical bottleneck: the scarcity of large-scale, accurately </w:t>
      </w:r>
      <w:r w:rsidRPr="00B9398D">
        <w:rPr>
          <w:rFonts w:ascii="Times New Roman" w:hAnsi="Times New Roman" w:cs="Times New Roman"/>
          <w:sz w:val="18"/>
          <w:szCs w:val="18"/>
          <w:lang w:val="en-GB"/>
        </w:rPr>
        <w:t>labelled</w:t>
      </w:r>
      <w:r w:rsidRPr="00B9398D">
        <w:rPr>
          <w:rFonts w:ascii="Times New Roman" w:hAnsi="Times New Roman" w:cs="Times New Roman"/>
          <w:sz w:val="18"/>
          <w:szCs w:val="18"/>
          <w:lang w:val="en-GB"/>
        </w:rPr>
        <w:t xml:space="preserve"> training data. This study directly confronts this challenge by developing and implementing a novel, automated pipeline that leverages Google Earth Engine to process Sentinel-2 satellite imagery and Google's Dynamic World dataset to generate pseudo ground-truth labels. To address severe class imbalance that caused initial model failure, a nuanced 4-class land cover problem (Trees, Grass, Shrub/Scrub, Other) was formulated with inverse frequency class weighting, before a comparative analysis was conducted between a standard U-Net and an Attention U-Net architecture.</w:t>
      </w:r>
    </w:p>
    <w:p w14:paraId="5169F8FF" w14:textId="77777777" w:rsidR="00B9398D" w:rsidRDefault="00B9398D" w:rsidP="00B9398D">
      <w:pPr>
        <w:jc w:val="both"/>
        <w:rPr>
          <w:rFonts w:ascii="Times New Roman" w:hAnsi="Times New Roman" w:cs="Times New Roman"/>
          <w:sz w:val="18"/>
          <w:szCs w:val="18"/>
          <w:lang w:val="en-GB"/>
        </w:rPr>
      </w:pPr>
      <w:r w:rsidRPr="00B9398D">
        <w:rPr>
          <w:rFonts w:ascii="Times New Roman" w:hAnsi="Times New Roman" w:cs="Times New Roman"/>
          <w:sz w:val="18"/>
          <w:szCs w:val="18"/>
          <w:lang w:val="en-GB"/>
        </w:rPr>
        <w:t>The results demonstrate the superiority of the Attention U-Net, which achieved a peak validation Mean Intersection-over-Union (</w:t>
      </w:r>
      <w:proofErr w:type="spellStart"/>
      <w:r w:rsidRPr="00B9398D">
        <w:rPr>
          <w:rFonts w:ascii="Times New Roman" w:hAnsi="Times New Roman" w:cs="Times New Roman"/>
          <w:sz w:val="18"/>
          <w:szCs w:val="18"/>
          <w:lang w:val="en-GB"/>
        </w:rPr>
        <w:t>IoU</w:t>
      </w:r>
      <w:proofErr w:type="spellEnd"/>
      <w:r w:rsidRPr="00B9398D">
        <w:rPr>
          <w:rFonts w:ascii="Times New Roman" w:hAnsi="Times New Roman" w:cs="Times New Roman"/>
          <w:sz w:val="18"/>
          <w:szCs w:val="18"/>
          <w:lang w:val="en-GB"/>
        </w:rPr>
        <w:t xml:space="preserve">) of 0.674, outperforming the standard U-Net's 0.609. In the final binary (Forest vs. Non-Forest) evaluation, the Attention U-Net yielded a more balanced and effective performance with a Forest F1-score of 0.93 and a recall of 0.90, compared to the U-Net's 0.91 F1-score and 0.85 recall. The validated Attention U-Net was then applied to a 4,430 km² deforestation hotspot in the San José del Guaviare region, quantifying a net forest loss of 177.30 km² between 2021 and 2023. This work provides a complete, scalable, and reproducible workflow for deforestation monitoring, offering an actionable tool for conservation and </w:t>
      </w:r>
      <w:r w:rsidRPr="00B9398D">
        <w:rPr>
          <w:rFonts w:ascii="Times New Roman" w:hAnsi="Times New Roman" w:cs="Times New Roman"/>
          <w:sz w:val="18"/>
          <w:szCs w:val="18"/>
          <w:lang w:val="en-GB"/>
        </w:rPr>
        <w:t>policymaking</w:t>
      </w:r>
      <w:r w:rsidRPr="00B9398D">
        <w:rPr>
          <w:rFonts w:ascii="Times New Roman" w:hAnsi="Times New Roman" w:cs="Times New Roman"/>
          <w:sz w:val="18"/>
          <w:szCs w:val="18"/>
          <w:lang w:val="en-GB"/>
        </w:rPr>
        <w:t xml:space="preserve">. </w:t>
      </w:r>
    </w:p>
    <w:p w14:paraId="6698B300" w14:textId="5FEE3B68" w:rsidR="00B9398D" w:rsidRDefault="00B9398D" w:rsidP="00B9398D">
      <w:pPr>
        <w:jc w:val="both"/>
        <w:rPr>
          <w:rFonts w:ascii="Times New Roman" w:hAnsi="Times New Roman" w:cs="Times New Roman"/>
          <w:sz w:val="18"/>
          <w:szCs w:val="18"/>
          <w:lang w:val="en-GB"/>
        </w:rPr>
      </w:pPr>
      <w:r w:rsidRPr="00B9398D">
        <w:rPr>
          <w:rFonts w:ascii="Times New Roman" w:hAnsi="Times New Roman" w:cs="Times New Roman"/>
          <w:sz w:val="18"/>
          <w:szCs w:val="18"/>
          <w:lang w:val="en-GB"/>
        </w:rPr>
        <w:t>The code for this project is publicly available at: </w:t>
      </w:r>
      <w:hyperlink r:id="rId6" w:tgtFrame="_blank" w:history="1">
        <w:r w:rsidRPr="00B9398D">
          <w:rPr>
            <w:rStyle w:val="Hyperlink"/>
            <w:rFonts w:ascii="Times New Roman" w:hAnsi="Times New Roman" w:cs="Times New Roman"/>
            <w:sz w:val="18"/>
            <w:szCs w:val="18"/>
            <w:lang w:val="en-GB"/>
          </w:rPr>
          <w:t>https://github.com/esteban-russi/sentinel2-dl-deforestation</w:t>
        </w:r>
      </w:hyperlink>
      <w:r w:rsidRPr="00B9398D">
        <w:rPr>
          <w:rFonts w:ascii="Times New Roman" w:hAnsi="Times New Roman" w:cs="Times New Roman"/>
          <w:sz w:val="18"/>
          <w:szCs w:val="18"/>
          <w:lang w:val="en-GB"/>
        </w:rPr>
        <w:t>.</w:t>
      </w:r>
    </w:p>
    <w:p w14:paraId="1192680B" w14:textId="47BD7FFD" w:rsidR="00B9398D" w:rsidRDefault="00B9398D" w:rsidP="00B9398D">
      <w:pPr>
        <w:pBdr>
          <w:bottom w:val="single" w:sz="6" w:space="1" w:color="auto"/>
        </w:pBdr>
        <w:jc w:val="both"/>
        <w:rPr>
          <w:rFonts w:ascii="Times New Roman" w:hAnsi="Times New Roman" w:cs="Times New Roman"/>
          <w:sz w:val="18"/>
          <w:szCs w:val="18"/>
          <w:lang w:val="en-GB"/>
        </w:rPr>
      </w:pPr>
      <w:r w:rsidRPr="00B9398D">
        <w:rPr>
          <w:rFonts w:ascii="Times New Roman" w:hAnsi="Times New Roman" w:cs="Times New Roman"/>
          <w:b/>
          <w:bCs/>
          <w:sz w:val="18"/>
          <w:szCs w:val="18"/>
          <w:lang w:val="en-GB"/>
        </w:rPr>
        <w:t>Keywords</w:t>
      </w:r>
      <w:r w:rsidRPr="00B9398D">
        <w:rPr>
          <w:rFonts w:ascii="Times New Roman" w:hAnsi="Times New Roman" w:cs="Times New Roman"/>
          <w:b/>
          <w:bCs/>
          <w:sz w:val="18"/>
          <w:szCs w:val="18"/>
          <w:lang w:val="en-GB"/>
        </w:rPr>
        <w:t>:</w:t>
      </w:r>
      <w:r>
        <w:rPr>
          <w:rFonts w:ascii="Times New Roman" w:hAnsi="Times New Roman" w:cs="Times New Roman"/>
          <w:sz w:val="18"/>
          <w:szCs w:val="18"/>
          <w:lang w:val="en-GB"/>
        </w:rPr>
        <w:t xml:space="preserve"> </w:t>
      </w:r>
      <w:r w:rsidRPr="00B9398D">
        <w:rPr>
          <w:rFonts w:ascii="Times New Roman" w:hAnsi="Times New Roman" w:cs="Times New Roman"/>
          <w:sz w:val="18"/>
          <w:szCs w:val="18"/>
          <w:lang w:val="en-GB"/>
        </w:rPr>
        <w:t>Deep Learning, Semantic Segmentation, U-Net, Attention Mechanism, Deforestation, Land Cover Classification, Remote Sensing, Sentinel-2, Google Earth Engine, Colombi</w:t>
      </w:r>
      <w:r>
        <w:rPr>
          <w:rFonts w:ascii="Times New Roman" w:hAnsi="Times New Roman" w:cs="Times New Roman"/>
          <w:sz w:val="18"/>
          <w:szCs w:val="18"/>
          <w:lang w:val="en-GB"/>
        </w:rPr>
        <w:t>a.</w:t>
      </w:r>
    </w:p>
    <w:p w14:paraId="41C90C2D" w14:textId="77777777" w:rsidR="00B9398D" w:rsidRDefault="00B9398D" w:rsidP="00B9398D">
      <w:pPr>
        <w:pBdr>
          <w:bottom w:val="single" w:sz="6" w:space="1" w:color="auto"/>
        </w:pBdr>
        <w:jc w:val="both"/>
        <w:rPr>
          <w:rFonts w:ascii="Times New Roman" w:hAnsi="Times New Roman" w:cs="Times New Roman"/>
          <w:sz w:val="18"/>
          <w:szCs w:val="18"/>
          <w:lang w:val="en-GB"/>
        </w:rPr>
      </w:pPr>
    </w:p>
    <w:p w14:paraId="67B58066" w14:textId="4087BCCA" w:rsidR="00B9398D" w:rsidRPr="00B9398D" w:rsidRDefault="00B9398D" w:rsidP="00B9398D">
      <w:pPr>
        <w:jc w:val="both"/>
        <w:rPr>
          <w:rFonts w:ascii="Times New Roman" w:hAnsi="Times New Roman" w:cs="Times New Roman"/>
          <w:sz w:val="18"/>
          <w:szCs w:val="18"/>
          <w:lang w:val="en-GB"/>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026C1D5"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F57EEB">
        <w:rPr>
          <w:rFonts w:ascii="Times New Roman" w:hAnsi="Times New Roman" w:cs="Times New Roman"/>
          <w:noProof/>
          <w:lang w:val="en-GB"/>
        </w:rPr>
        <w:fldChar w:fldCharType="begin"/>
      </w:r>
      <w:r w:rsidR="00F57EEB">
        <w:rPr>
          <w:rFonts w:ascii="Times New Roman" w:hAnsi="Times New Roman" w:cs="Times New Roman"/>
          <w:noProof/>
          <w:lang w:val="en-GB"/>
        </w:rPr>
        <w:instrText xml:space="preserve"> ADDIN EN.CITE &lt;EndNote&gt;&lt;Cite&gt;&lt;Author&gt;UNEP&lt;/Author&gt;&lt;Year&gt;2020&lt;/Year&gt;&lt;RecNum&gt;4&lt;/RecNum&gt;&lt;DisplayText&gt;(UNEP, 2020)&lt;/DisplayText&gt;&lt;record&gt;&lt;rec-number&gt;4&lt;/rec-number&gt;&lt;foreign-keys&gt;&lt;key app="EN" db-id="ddzs05prgtzf9ieftdkvtavhdv2e2td05frt" timestamp="1753094669" guid="4102d8ae-c44a-499a-8cb3-2f46c8a77ab7"&gt;4&lt;/key&gt;&lt;/foreign-keys&gt;&lt;ref-type name="Report"&gt;27&lt;/ref-type&gt;&lt;contributors&gt;&lt;authors&gt;&lt;author&gt;FAO and UNEP&lt;/author&gt;&lt;/authors&gt;&lt;/contributors&gt;&lt;titles&gt;&lt;title&gt;The State of the World&amp;apos;s Forests 2020: Forests, Biodiversity and People&lt;/title&gt;&lt;/titles&gt;&lt;pages&gt;277-277&lt;/pages&gt;&lt;volume&gt;20&lt;/volume&gt;&lt;keywords&gt;&lt;keyword&gt;Biodiversity&lt;/keyword&gt;&lt;keyword&gt;Conservation&lt;/keyword&gt;&lt;keyword&gt;Sustainable development&lt;/keyword&gt;&lt;keyword&gt;Wildlife conservation&lt;/keyword&gt;&lt;/keywords&gt;&lt;dates&gt;&lt;year&gt;2020&lt;/year&gt;&lt;/dates&gt;&lt;pub-location&gt;Rome&lt;/pub-location&gt;&lt;publisher&gt;Food and Agriculture Organization (FAO) and  United Nations Environment Programme (UNEP)&lt;/publisher&gt;&lt;isbn&gt;0972-6721&lt;/isbn&gt;&lt;urls&gt;&lt;/urls&gt;&lt;electronic-resource-num&gt;https://doi.org/10.4060/ca8642en&lt;/electronic-resource-num&gt;&lt;/record&gt;&lt;/Cite&gt;&lt;/EndNote&gt;</w:instrText>
      </w:r>
      <w:r w:rsidR="00F57EEB">
        <w:rPr>
          <w:rFonts w:ascii="Times New Roman" w:hAnsi="Times New Roman" w:cs="Times New Roman"/>
          <w:noProof/>
          <w:lang w:val="en-GB"/>
        </w:rPr>
        <w:fldChar w:fldCharType="separate"/>
      </w:r>
      <w:r w:rsidR="00F57EEB">
        <w:rPr>
          <w:rFonts w:ascii="Times New Roman" w:hAnsi="Times New Roman" w:cs="Times New Roman"/>
          <w:noProof/>
          <w:lang w:val="en-GB"/>
        </w:rPr>
        <w:t>(UNEP, 2020)</w:t>
      </w:r>
      <w:r w:rsidR="00F57EEB">
        <w:rPr>
          <w:rFonts w:ascii="Times New Roman" w:hAnsi="Times New Roman" w:cs="Times New Roman"/>
          <w:noProof/>
          <w:lang w:val="en-GB"/>
        </w:rPr>
        <w:fldChar w:fldCharType="end"/>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lastRenderedPageBreak/>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These models, however, 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 xml:space="preserve">dataset for detecting mining </w:t>
      </w:r>
      <w:r w:rsidRPr="007C5BEF">
        <w:rPr>
          <w:rFonts w:ascii="Times New Roman" w:hAnsi="Times New Roman" w:cs="Times New Roman"/>
          <w:lang w:val="en-GB"/>
        </w:rPr>
        <w:lastRenderedPageBreak/>
        <w:t>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2F2039B9"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w:t>
      </w:r>
      <w:r w:rsidR="00446909">
        <w:rPr>
          <w:rFonts w:ascii="Times New Roman" w:hAnsi="Times New Roman" w:cs="Times New Roman"/>
          <w:lang w:val="en-GB"/>
        </w:rPr>
        <w:t xml:space="preserve">is located at </w:t>
      </w:r>
      <w:r w:rsidRPr="007E36E7">
        <w:rPr>
          <w:rFonts w:ascii="Times New Roman" w:hAnsi="Times New Roman" w:cs="Times New Roman"/>
          <w:lang w:val="en-GB"/>
        </w:rPr>
        <w:t xml:space="preserve">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14C643CE" w14:textId="77777777" w:rsidR="00D213AD" w:rsidRDefault="00305105" w:rsidP="00D213AD">
      <w:pPr>
        <w:pStyle w:val="ListParagraph"/>
        <w:jc w:val="center"/>
        <w:rPr>
          <w:rFonts w:ascii="Times New Roman" w:hAnsi="Times New Roman" w:cs="Times New Roman"/>
          <w:b/>
          <w:bCs/>
          <w:sz w:val="18"/>
          <w:szCs w:val="18"/>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7"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14157E82" w:rsidR="00185FF9" w:rsidRPr="00D213AD"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Fig</w:t>
      </w:r>
      <w:r w:rsidR="00185FF9" w:rsidRPr="00D213AD">
        <w:rPr>
          <w:rFonts w:ascii="Times New Roman" w:hAnsi="Times New Roman" w:cs="Times New Roman"/>
          <w:b/>
          <w:bCs/>
          <w:sz w:val="18"/>
          <w:szCs w:val="18"/>
          <w:lang w:val="en-GB"/>
        </w:rPr>
        <w:t xml:space="preserve"> 1. </w:t>
      </w:r>
      <w:r w:rsidR="004A611B" w:rsidRPr="00D213AD">
        <w:rPr>
          <w:rFonts w:ascii="Times New Roman" w:hAnsi="Times New Roman" w:cs="Times New Roman"/>
          <w:sz w:val="18"/>
          <w:szCs w:val="18"/>
          <w:lang w:val="en-GB"/>
        </w:rPr>
        <w:t xml:space="preserve">A map showing Colombia with the two ROIs as "Training ROI" </w:t>
      </w:r>
      <w:r w:rsidR="00795EE8">
        <w:rPr>
          <w:rFonts w:ascii="Times New Roman" w:hAnsi="Times New Roman" w:cs="Times New Roman"/>
          <w:sz w:val="18"/>
          <w:szCs w:val="18"/>
          <w:lang w:val="en-GB"/>
        </w:rPr>
        <w:t xml:space="preserve">in Caquetá/Meta </w:t>
      </w:r>
      <w:r w:rsidR="004A611B" w:rsidRPr="00D213AD">
        <w:rPr>
          <w:rFonts w:ascii="Times New Roman" w:hAnsi="Times New Roman" w:cs="Times New Roman"/>
          <w:sz w:val="18"/>
          <w:szCs w:val="18"/>
          <w:lang w:val="en-GB"/>
        </w:rPr>
        <w:t>and "Change Detection ROI"</w:t>
      </w:r>
      <w:r w:rsidR="00795EE8">
        <w:rPr>
          <w:rFonts w:ascii="Times New Roman" w:hAnsi="Times New Roman" w:cs="Times New Roman"/>
          <w:sz w:val="18"/>
          <w:szCs w:val="18"/>
          <w:lang w:val="en-GB"/>
        </w:rPr>
        <w:t xml:space="preserve"> in Guaviare</w:t>
      </w:r>
      <w:r w:rsidR="004A611B" w:rsidRPr="00D213AD">
        <w:rPr>
          <w:rFonts w:ascii="Times New Roman" w:hAnsi="Times New Roman" w:cs="Times New Roman"/>
          <w:sz w:val="18"/>
          <w:szCs w:val="18"/>
          <w:lang w:val="en-GB"/>
        </w:rPr>
        <w:t>.</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573F34BF" w:rsidR="00A163DC" w:rsidRDefault="000D73D4" w:rsidP="00BB56D1">
      <w:pPr>
        <w:jc w:val="both"/>
        <w:rPr>
          <w:rFonts w:ascii="Times New Roman" w:hAnsi="Times New Roman" w:cs="Times New Roman"/>
          <w:lang w:val="en-GB"/>
        </w:rPr>
      </w:pPr>
      <w:r w:rsidRPr="000D73D4">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 Figure 2 provides a visual example of how these two datasets align, showing a Sentinel-2 true-</w:t>
      </w:r>
      <w:proofErr w:type="spellStart"/>
      <w:r w:rsidRPr="000D73D4">
        <w:rPr>
          <w:rFonts w:ascii="Times New Roman" w:hAnsi="Times New Roman" w:cs="Times New Roman"/>
          <w:lang w:val="en-GB"/>
        </w:rPr>
        <w:t>color</w:t>
      </w:r>
      <w:proofErr w:type="spellEnd"/>
      <w:r w:rsidRPr="000D73D4">
        <w:rPr>
          <w:rFonts w:ascii="Times New Roman" w:hAnsi="Times New Roman" w:cs="Times New Roman"/>
          <w:lang w:val="en-GB"/>
        </w:rPr>
        <w:t xml:space="preserve"> image alongside its corresponding Dynamic World land cover classification mask for a sample area within the study region</w:t>
      </w:r>
      <w:r w:rsidR="00EF3393" w:rsidRPr="00EF3393">
        <w:rPr>
          <w:rFonts w:ascii="Times New Roman" w:hAnsi="Times New Roman" w:cs="Times New Roman"/>
          <w:lang w:val="en-GB"/>
        </w:rPr>
        <w:t>.</w:t>
      </w:r>
    </w:p>
    <w:p w14:paraId="54E28C04" w14:textId="77777777" w:rsidR="00D213AD" w:rsidRDefault="00853303" w:rsidP="00F771E8">
      <w:pPr>
        <w:pStyle w:val="ListParagraph"/>
        <w:jc w:val="center"/>
        <w:rPr>
          <w:rFonts w:ascii="Times New Roman" w:hAnsi="Times New Roman" w:cs="Times New Roman"/>
          <w:lang w:val="en-GB"/>
        </w:rPr>
      </w:pPr>
      <w:r>
        <w:rPr>
          <w:noProof/>
        </w:rPr>
        <w:drawing>
          <wp:inline distT="0" distB="0" distL="0" distR="0" wp14:anchorId="20343575" wp14:editId="3789D146">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4A5EA436" w14:textId="1BE09060" w:rsidR="00F771E8" w:rsidRPr="000D73D4"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 xml:space="preserve">Fig </w:t>
      </w:r>
      <w:r w:rsidR="00F771E8" w:rsidRPr="00D213AD">
        <w:rPr>
          <w:rFonts w:ascii="Times New Roman" w:hAnsi="Times New Roman" w:cs="Times New Roman"/>
          <w:b/>
          <w:bCs/>
          <w:sz w:val="18"/>
          <w:szCs w:val="18"/>
          <w:lang w:val="en-GB"/>
        </w:rPr>
        <w:t xml:space="preserve">2. </w:t>
      </w:r>
      <w:r w:rsidRPr="000D73D4">
        <w:rPr>
          <w:rFonts w:ascii="Times New Roman" w:hAnsi="Times New Roman" w:cs="Times New Roman"/>
          <w:sz w:val="18"/>
          <w:szCs w:val="18"/>
          <w:lang w:val="en-GB"/>
        </w:rPr>
        <w:t>Example of the primary datasets used in the study. (Left) A true-</w:t>
      </w:r>
      <w:proofErr w:type="spellStart"/>
      <w:r w:rsidRPr="000D73D4">
        <w:rPr>
          <w:rFonts w:ascii="Times New Roman" w:hAnsi="Times New Roman" w:cs="Times New Roman"/>
          <w:sz w:val="18"/>
          <w:szCs w:val="18"/>
          <w:lang w:val="en-GB"/>
        </w:rPr>
        <w:t>color</w:t>
      </w:r>
      <w:proofErr w:type="spellEnd"/>
      <w:r w:rsidRPr="000D73D4">
        <w:rPr>
          <w:rFonts w:ascii="Times New Roman" w:hAnsi="Times New Roman" w:cs="Times New Roman"/>
          <w:sz w:val="18"/>
          <w:szCs w:val="18"/>
          <w:lang w:val="en-GB"/>
        </w:rPr>
        <w:t xml:space="preserve"> composite from Sentinel-2 imagery, which serves as the input features for the model. (Right) The corresponding 10-meter resolution land cover classification from the Dynamic World dataset, which provides the ground-truth labels for training.</w:t>
      </w:r>
    </w:p>
    <w:p w14:paraId="07956F6D" w14:textId="2BCE8442" w:rsidR="00F771E8" w:rsidRPr="000D73D4"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lastRenderedPageBreak/>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1D7ACCB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lastRenderedPageBreak/>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7FC871C9"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4E1752">
        <w:rPr>
          <w:rFonts w:ascii="Times New Roman" w:hAnsi="Times New Roman" w:cs="Times New Roman"/>
          <w:lang w:val="en-GB"/>
        </w:rPr>
        <w:t>The Adam optimizer was used for model compilation with its default learning rate, chosen for its adaptive learning capabilities and robust performance across a wide range of deep learning tasks</w:t>
      </w:r>
      <w:r w:rsidR="00E3223F">
        <w:rPr>
          <w:rFonts w:ascii="Times New Roman" w:hAnsi="Times New Roman" w:cs="Times New Roman"/>
          <w:lang w:val="en-GB"/>
        </w:rPr>
        <w:t xml:space="preserve"> </w:t>
      </w:r>
      <w:r w:rsidR="00E3223F">
        <w:rPr>
          <w:rFonts w:ascii="Times New Roman" w:hAnsi="Times New Roman" w:cs="Times New Roman"/>
          <w:lang w:val="en-GB"/>
        </w:rPr>
        <w:fldChar w:fldCharType="begin"/>
      </w:r>
      <w:r w:rsidR="00F57EEB">
        <w:rPr>
          <w:rFonts w:ascii="Times New Roman" w:hAnsi="Times New Roman" w:cs="Times New Roman"/>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 guid="9d9208d5-2886-42dd-9b26-a9d0d7559df1"&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Pr>
          <w:rFonts w:ascii="Times New Roman" w:hAnsi="Times New Roman" w:cs="Times New Roman"/>
          <w:lang w:val="en-GB"/>
        </w:rPr>
        <w:fldChar w:fldCharType="separate"/>
      </w:r>
      <w:r w:rsidR="00E3223F">
        <w:rPr>
          <w:rFonts w:ascii="Times New Roman" w:hAnsi="Times New Roman" w:cs="Times New Roman"/>
          <w:noProof/>
          <w:lang w:val="en-GB"/>
        </w:rPr>
        <w:t>(Kingma and Ba, 2014)</w:t>
      </w:r>
      <w:r w:rsidR="00E3223F">
        <w:rPr>
          <w:rFonts w:ascii="Times New Roman" w:hAnsi="Times New Roman" w:cs="Times New Roman"/>
          <w:lang w:val="en-GB"/>
        </w:rPr>
        <w:fldChar w:fldCharType="end"/>
      </w:r>
      <w:r w:rsidR="004E1752" w:rsidRPr="004E1752">
        <w:rPr>
          <w:rFonts w:ascii="Times New Roman" w:hAnsi="Times New Roman" w:cs="Times New Roman"/>
          <w:lang w:val="en-GB"/>
        </w:rPr>
        <w:t xml:space="preserve">. </w:t>
      </w:r>
      <w:r w:rsidRPr="001C6E71">
        <w:rPr>
          <w:rFonts w:ascii="Times New Roman" w:hAnsi="Times New Roman" w:cs="Times New Roman"/>
          <w:lang w:val="en-GB"/>
        </w:rPr>
        <w:t>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xml:space="preserve">' category. This two-stage evaluation allows the model to learn from a more nuanced ecological context while providing a final, focused assessment of its efficacy for the ultimate goal of deforestation monitoring. The </w:t>
      </w:r>
      <w:r w:rsidRPr="001C6E71">
        <w:rPr>
          <w:rFonts w:ascii="Times New Roman" w:hAnsi="Times New Roman" w:cs="Times New Roman"/>
          <w:lang w:val="en-GB"/>
        </w:rPr>
        <w:lastRenderedPageBreak/>
        <w:t>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58DD2964">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Pr="00D213AD" w:rsidRDefault="00D30E51" w:rsidP="00D213AD">
      <w:pPr>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3.</w:t>
      </w:r>
      <w:r w:rsidRPr="00D213AD">
        <w:rPr>
          <w:rFonts w:ascii="Times New Roman" w:hAnsi="Times New Roman" w:cs="Times New Roman"/>
          <w:sz w:val="18"/>
          <w:szCs w:val="18"/>
          <w:lang w:val="en-GB"/>
        </w:rPr>
        <w:t xml:space="preserve"> Validation loss (left) and validation Mean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right) curves for the U-Net and Attention U-Net models during training on the 4-class land cover task. The Attention U-Net achieves a higher peak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lastRenderedPageBreak/>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205A42A5"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 xml:space="preserve">This trade-off is further clarified by the confusion matrices presented in Figure </w:t>
      </w:r>
      <w:r w:rsidR="00C2517F">
        <w:rPr>
          <w:rFonts w:ascii="Times New Roman" w:hAnsi="Times New Roman" w:cs="Times New Roman"/>
          <w:lang w:val="en-GB"/>
        </w:rPr>
        <w:t>4</w:t>
      </w:r>
      <w:r w:rsidRPr="00FA6EFC">
        <w:rPr>
          <w:rFonts w:ascii="Times New Roman" w:hAnsi="Times New Roman" w:cs="Times New Roman"/>
          <w:lang w:val="en-GB"/>
        </w:rPr>
        <w:t>.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1D261415">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3FC2543A">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484D6FAA" w14:textId="4FBFEB6B" w:rsidR="00FA6EFC" w:rsidRDefault="000D73D4" w:rsidP="000D73D4">
      <w:pPr>
        <w:jc w:val="both"/>
        <w:rPr>
          <w:rFonts w:ascii="Times New Roman" w:hAnsi="Times New Roman" w:cs="Times New Roman"/>
          <w:lang w:val="en-GB"/>
        </w:rPr>
      </w:pPr>
      <w:r w:rsidRPr="000D73D4">
        <w:rPr>
          <w:rFonts w:ascii="Times New Roman" w:hAnsi="Times New Roman" w:cs="Times New Roman"/>
          <w:lang w:val="en-GB"/>
        </w:rPr>
        <w:lastRenderedPageBreak/>
        <w:t xml:space="preserve">Visual inspection of the model predictions, as shown in Figure </w:t>
      </w:r>
      <w:r w:rsidR="00C2517F">
        <w:rPr>
          <w:rFonts w:ascii="Times New Roman" w:hAnsi="Times New Roman" w:cs="Times New Roman"/>
          <w:lang w:val="en-GB"/>
        </w:rPr>
        <w:t>5</w:t>
      </w:r>
      <w:r w:rsidRPr="000D73D4">
        <w:rPr>
          <w:rFonts w:ascii="Times New Roman" w:hAnsi="Times New Roman" w:cs="Times New Roman"/>
          <w:lang w:val="en-GB"/>
        </w:rPr>
        <w:t>, further corroborates these quantitative findings. The Attention U-Net (d)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Trees' and 'Grass' classes, resulting in a more coherent and realistic land cover map.</w:t>
      </w:r>
      <w:r w:rsidR="00FA6EFC" w:rsidRPr="00FA6EFC">
        <w:rPr>
          <w:rFonts w:ascii="Times New Roman" w:hAnsi="Times New Roman" w:cs="Times New Roman"/>
          <w:noProof/>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5"/>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noProof/>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6"/>
                    <a:stretch>
                      <a:fillRect/>
                    </a:stretch>
                  </pic:blipFill>
                  <pic:spPr>
                    <a:xfrm>
                      <a:off x="0" y="0"/>
                      <a:ext cx="2967744" cy="304067"/>
                    </a:xfrm>
                    <a:prstGeom prst="rect">
                      <a:avLst/>
                    </a:prstGeom>
                  </pic:spPr>
                </pic:pic>
              </a:graphicData>
            </a:graphic>
          </wp:inline>
        </w:drawing>
      </w:r>
    </w:p>
    <w:p w14:paraId="7146DB49" w14:textId="2AEFF296" w:rsidR="00D97040"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8967CD9" w14:textId="77777777" w:rsidR="00D213AD" w:rsidRPr="00D213AD" w:rsidRDefault="00D213AD" w:rsidP="00D213AD">
      <w:pPr>
        <w:jc w:val="both"/>
        <w:rPr>
          <w:rFonts w:ascii="Times New Roman" w:hAnsi="Times New Roman" w:cs="Times New Roman"/>
          <w:i/>
          <w:iCs/>
          <w:lang w:val="en-GB"/>
        </w:rPr>
      </w:pPr>
      <w:r w:rsidRPr="00D213AD">
        <w:rPr>
          <w:rFonts w:ascii="Times New Roman" w:hAnsi="Times New Roman" w:cs="Times New Roman"/>
          <w:i/>
          <w:iCs/>
          <w:lang w:val="en-GB"/>
        </w:rPr>
        <w:t>3.3 Deforestation Analysis in the San José del Guaviare Region</w:t>
      </w:r>
    </w:p>
    <w:p w14:paraId="10403FAA"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630A21A6"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The analysis revealed land cover transformation within the two-year period. As summarized in Table 2, the model detected a total of 232.15 km² of deforestation, representing a transition from "Forest" in 2021 to "</w:t>
      </w:r>
      <w:proofErr w:type="gramStart"/>
      <w:r w:rsidRPr="00D213AD">
        <w:rPr>
          <w:rFonts w:ascii="Times New Roman" w:hAnsi="Times New Roman" w:cs="Times New Roman"/>
          <w:lang w:val="en-GB"/>
        </w:rPr>
        <w:t>Non-Forest</w:t>
      </w:r>
      <w:proofErr w:type="gramEnd"/>
      <w:r w:rsidRPr="00D213AD">
        <w:rPr>
          <w:rFonts w:ascii="Times New Roman" w:hAnsi="Times New Roman" w:cs="Times New Roman"/>
          <w:lang w:val="en-GB"/>
        </w:rPr>
        <w:t xml:space="preserve">" in 2023. Concurrently, 54.85 km² of reforestation or forest regrowth was identified. This results in a net forest loss of 177.30 km² within the study area. Figure </w:t>
      </w:r>
      <w:r w:rsidR="00C2517F">
        <w:rPr>
          <w:rFonts w:ascii="Times New Roman" w:hAnsi="Times New Roman" w:cs="Times New Roman"/>
          <w:lang w:val="en-GB"/>
        </w:rPr>
        <w:t>6</w:t>
      </w:r>
      <w:r w:rsidRPr="00D213AD">
        <w:rPr>
          <w:rFonts w:ascii="Times New Roman" w:hAnsi="Times New Roman" w:cs="Times New Roman"/>
          <w:lang w:val="en-GB"/>
        </w:rPr>
        <w:t xml:space="preserve"> illustrates a sample area, showing the distinct patterns of forest loss, with the change map clearly highlighting the areas that were converted from forest to other land uses.</w:t>
      </w:r>
    </w:p>
    <w:p w14:paraId="116DDC93" w14:textId="77777777" w:rsidR="00D213AD" w:rsidRDefault="00D213AD" w:rsidP="00D213AD">
      <w:pPr>
        <w:rPr>
          <w:rFonts w:ascii="Times New Roman" w:hAnsi="Times New Roman" w:cs="Times New Roman"/>
          <w:lang w:val="en-GB"/>
        </w:rPr>
      </w:pPr>
      <w:r w:rsidRPr="00D213AD">
        <w:rPr>
          <w:rFonts w:ascii="Times New Roman" w:hAnsi="Times New Roman" w:cs="Times New Roman"/>
          <w:b/>
          <w:bCs/>
          <w:lang w:val="en-GB"/>
        </w:rPr>
        <w:t>Table 2. </w:t>
      </w:r>
      <w:r w:rsidRPr="00D213AD">
        <w:rPr>
          <w:rFonts w:ascii="Times New Roman" w:hAnsi="Times New Roman" w:cs="Times New Roman"/>
          <w:lang w:val="en-GB"/>
        </w:rPr>
        <w:t>Quantified land cover change in the San José del Guaviare ROI between 2021 and 2023.</w:t>
      </w:r>
    </w:p>
    <w:p w14:paraId="0F674478" w14:textId="77777777" w:rsidR="000D73D4" w:rsidRPr="00D213AD" w:rsidRDefault="000D73D4" w:rsidP="00D213AD">
      <w:pPr>
        <w:rPr>
          <w:rFonts w:ascii="Times New Roman" w:hAnsi="Times New Roman" w:cs="Times New Roman"/>
          <w:b/>
          <w:bCs/>
          <w:lang w:val="en-GB"/>
        </w:rPr>
      </w:pPr>
    </w:p>
    <w:tbl>
      <w:tblPr>
        <w:tblStyle w:val="PlainTable2"/>
        <w:tblW w:w="0" w:type="auto"/>
        <w:jc w:val="center"/>
        <w:tblLook w:val="04A0" w:firstRow="1" w:lastRow="0" w:firstColumn="1" w:lastColumn="0" w:noHBand="0" w:noVBand="1"/>
      </w:tblPr>
      <w:tblGrid>
        <w:gridCol w:w="1449"/>
        <w:gridCol w:w="1665"/>
        <w:gridCol w:w="1250"/>
      </w:tblGrid>
      <w:tr w:rsidR="00D213AD" w:rsidRPr="00D213AD" w14:paraId="24FE47A8" w14:textId="77777777" w:rsidTr="00D213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hideMark/>
          </w:tcPr>
          <w:p w14:paraId="3EB3B351" w14:textId="77777777" w:rsidR="00D213AD" w:rsidRPr="00D213AD" w:rsidRDefault="00D213AD" w:rsidP="00D213AD">
            <w:pPr>
              <w:spacing w:after="160" w:line="259" w:lineRule="auto"/>
              <w:rPr>
                <w:rFonts w:ascii="Times New Roman" w:hAnsi="Times New Roman" w:cs="Times New Roman"/>
              </w:rPr>
            </w:pPr>
            <w:r w:rsidRPr="00D213AD">
              <w:rPr>
                <w:rFonts w:ascii="Times New Roman" w:hAnsi="Times New Roman" w:cs="Times New Roman"/>
              </w:rPr>
              <w:t xml:space="preserve">Change </w:t>
            </w:r>
            <w:proofErr w:type="spellStart"/>
            <w:r w:rsidRPr="00D213AD">
              <w:rPr>
                <w:rFonts w:ascii="Times New Roman" w:hAnsi="Times New Roman" w:cs="Times New Roman"/>
              </w:rPr>
              <w:t>Type</w:t>
            </w:r>
            <w:proofErr w:type="spellEnd"/>
          </w:p>
        </w:tc>
        <w:tc>
          <w:tcPr>
            <w:tcW w:w="0" w:type="auto"/>
            <w:tcBorders>
              <w:top w:val="single" w:sz="12" w:space="0" w:color="auto"/>
            </w:tcBorders>
            <w:hideMark/>
          </w:tcPr>
          <w:p w14:paraId="0EF301F2"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Pixels</w:t>
            </w:r>
            <w:proofErr w:type="spellEnd"/>
            <w:r w:rsidRPr="00D213AD">
              <w:rPr>
                <w:rFonts w:ascii="Times New Roman" w:hAnsi="Times New Roman" w:cs="Times New Roman"/>
              </w:rPr>
              <w:t xml:space="preserve"> </w:t>
            </w:r>
            <w:proofErr w:type="spellStart"/>
            <w:r w:rsidRPr="00D213AD">
              <w:rPr>
                <w:rFonts w:ascii="Times New Roman" w:hAnsi="Times New Roman" w:cs="Times New Roman"/>
              </w:rPr>
              <w:t>Changed</w:t>
            </w:r>
            <w:proofErr w:type="spellEnd"/>
          </w:p>
        </w:tc>
        <w:tc>
          <w:tcPr>
            <w:tcW w:w="0" w:type="auto"/>
            <w:tcBorders>
              <w:top w:val="single" w:sz="12" w:space="0" w:color="auto"/>
            </w:tcBorders>
            <w:hideMark/>
          </w:tcPr>
          <w:p w14:paraId="1B9E5A63"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Area</w:t>
            </w:r>
            <w:proofErr w:type="spellEnd"/>
            <w:r w:rsidRPr="00D213AD">
              <w:rPr>
                <w:rFonts w:ascii="Times New Roman" w:hAnsi="Times New Roman" w:cs="Times New Roman"/>
              </w:rPr>
              <w:t xml:space="preserve"> (km²)</w:t>
            </w:r>
          </w:p>
        </w:tc>
      </w:tr>
      <w:tr w:rsidR="00D213AD" w:rsidRPr="00D213AD" w14:paraId="14D66E1A" w14:textId="77777777" w:rsidTr="00D213AD">
        <w:trPr>
          <w:cnfStyle w:val="000000100000" w:firstRow="0" w:lastRow="0" w:firstColumn="0" w:lastColumn="0" w:oddVBand="0" w:evenVBand="0" w:oddHBand="1" w:evenHBand="0" w:firstRowFirstColumn="0" w:firstRowLastColumn="0" w:lastRowFirstColumn="0" w:lastRowLastColumn="0"/>
          <w:trHeight w:val="131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CE2A899"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Deforestation</w:t>
            </w:r>
            <w:proofErr w:type="spellEnd"/>
          </w:p>
          <w:p w14:paraId="73ED46EB"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Reforestation</w:t>
            </w:r>
            <w:proofErr w:type="spellEnd"/>
          </w:p>
          <w:p w14:paraId="4A0FBAA4" w14:textId="70C69217" w:rsidR="00D213AD" w:rsidRPr="00D213AD" w:rsidRDefault="00D213AD" w:rsidP="00D213AD">
            <w:pPr>
              <w:spacing w:after="160" w:line="259" w:lineRule="auto"/>
              <w:jc w:val="center"/>
              <w:rPr>
                <w:rFonts w:ascii="Times New Roman" w:hAnsi="Times New Roman" w:cs="Times New Roman"/>
                <w:b w:val="0"/>
                <w:bCs w:val="0"/>
              </w:rPr>
            </w:pPr>
            <w:r w:rsidRPr="00D213AD">
              <w:rPr>
                <w:rFonts w:ascii="Times New Roman" w:hAnsi="Times New Roman" w:cs="Times New Roman"/>
                <w:b w:val="0"/>
                <w:bCs w:val="0"/>
              </w:rPr>
              <w:t>Net Change</w:t>
            </w:r>
          </w:p>
        </w:tc>
        <w:tc>
          <w:tcPr>
            <w:tcW w:w="0" w:type="auto"/>
            <w:tcBorders>
              <w:bottom w:val="single" w:sz="12" w:space="0" w:color="auto"/>
            </w:tcBorders>
            <w:hideMark/>
          </w:tcPr>
          <w:p w14:paraId="600169E0"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23</w:t>
            </w:r>
          </w:p>
          <w:p w14:paraId="0CBD06C1"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483</w:t>
            </w:r>
          </w:p>
          <w:p w14:paraId="587811C6" w14:textId="4AB8D023"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40</w:t>
            </w:r>
          </w:p>
        </w:tc>
        <w:tc>
          <w:tcPr>
            <w:tcW w:w="0" w:type="auto"/>
            <w:tcBorders>
              <w:bottom w:val="single" w:sz="12" w:space="0" w:color="auto"/>
            </w:tcBorders>
            <w:hideMark/>
          </w:tcPr>
          <w:p w14:paraId="7DF5E90B"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w:t>
            </w:r>
          </w:p>
          <w:p w14:paraId="59D46EE4"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5</w:t>
            </w:r>
          </w:p>
          <w:p w14:paraId="114EBDDC" w14:textId="45AF156B"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w:t>
            </w:r>
          </w:p>
        </w:tc>
      </w:tr>
    </w:tbl>
    <w:p w14:paraId="046AC178" w14:textId="77777777" w:rsidR="00322C33" w:rsidRDefault="00322C33" w:rsidP="00D213AD">
      <w:pPr>
        <w:jc w:val="both"/>
        <w:rPr>
          <w:rFonts w:ascii="Times New Roman" w:hAnsi="Times New Roman" w:cs="Times New Roman"/>
          <w:b/>
          <w:bCs/>
          <w:sz w:val="18"/>
          <w:szCs w:val="18"/>
          <w:lang w:val="en-GB"/>
        </w:rPr>
      </w:pPr>
    </w:p>
    <w:p w14:paraId="2A2BE229" w14:textId="5FE43A91" w:rsidR="00322C33" w:rsidRDefault="00322C33" w:rsidP="000D73D4">
      <w:pPr>
        <w:jc w:val="center"/>
        <w:rPr>
          <w:rFonts w:ascii="Times New Roman" w:hAnsi="Times New Roman" w:cs="Times New Roman"/>
          <w:b/>
          <w:bCs/>
          <w:sz w:val="18"/>
          <w:szCs w:val="18"/>
          <w:lang w:val="en-GB"/>
        </w:rPr>
      </w:pPr>
      <w:r>
        <w:rPr>
          <w:rFonts w:ascii="Times New Roman" w:hAnsi="Times New Roman" w:cs="Times New Roman"/>
          <w:b/>
          <w:bCs/>
          <w:noProof/>
          <w:sz w:val="18"/>
          <w:szCs w:val="18"/>
          <w:lang w:val="en-GB"/>
        </w:rPr>
        <w:lastRenderedPageBreak/>
        <w:drawing>
          <wp:inline distT="0" distB="0" distL="0" distR="0" wp14:anchorId="51A7B580" wp14:editId="4E19E90E">
            <wp:extent cx="4855029" cy="1759948"/>
            <wp:effectExtent l="0" t="0" r="3175" b="0"/>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4871568" cy="1765943"/>
                    </a:xfrm>
                    <a:prstGeom prst="rect">
                      <a:avLst/>
                    </a:prstGeom>
                  </pic:spPr>
                </pic:pic>
              </a:graphicData>
            </a:graphic>
          </wp:inline>
        </w:drawing>
      </w:r>
    </w:p>
    <w:p w14:paraId="37E4B260" w14:textId="6CCA13F8" w:rsidR="00D213AD" w:rsidRPr="00D213AD" w:rsidRDefault="00322C33" w:rsidP="00D213AD">
      <w:pPr>
        <w:jc w:val="both"/>
        <w:rPr>
          <w:rFonts w:ascii="Times New Roman" w:hAnsi="Times New Roman" w:cs="Times New Roman"/>
          <w:sz w:val="18"/>
          <w:szCs w:val="18"/>
          <w:lang w:val="en-GB"/>
        </w:rPr>
      </w:pPr>
      <w:r>
        <w:rPr>
          <w:rFonts w:ascii="Times New Roman" w:hAnsi="Times New Roman" w:cs="Times New Roman"/>
          <w:b/>
          <w:bCs/>
          <w:sz w:val="18"/>
          <w:szCs w:val="18"/>
          <w:lang w:val="en-GB"/>
        </w:rPr>
        <w:t>Fig</w:t>
      </w:r>
      <w:r w:rsidR="00D213AD" w:rsidRPr="00D213AD">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6</w:t>
      </w:r>
      <w:r w:rsidR="00D213AD" w:rsidRPr="00D213AD">
        <w:rPr>
          <w:rFonts w:ascii="Times New Roman" w:hAnsi="Times New Roman" w:cs="Times New Roman"/>
          <w:b/>
          <w:bCs/>
          <w:sz w:val="18"/>
          <w:szCs w:val="18"/>
          <w:lang w:val="en-GB"/>
        </w:rPr>
        <w:t>.</w:t>
      </w:r>
      <w:r w:rsidR="00D213AD" w:rsidRPr="00D213AD">
        <w:rPr>
          <w:rFonts w:ascii="Times New Roman" w:hAnsi="Times New Roman" w:cs="Times New Roman"/>
          <w:sz w:val="18"/>
          <w:szCs w:val="18"/>
          <w:lang w:val="en-GB"/>
        </w:rPr>
        <w:t> An example of the change detection analysis on a sample patch. (Left) The landscape in 2021. (</w:t>
      </w:r>
      <w:proofErr w:type="spellStart"/>
      <w:r w:rsidR="00D213AD" w:rsidRPr="00D213AD">
        <w:rPr>
          <w:rFonts w:ascii="Times New Roman" w:hAnsi="Times New Roman" w:cs="Times New Roman"/>
          <w:sz w:val="18"/>
          <w:szCs w:val="18"/>
          <w:lang w:val="en-GB"/>
        </w:rPr>
        <w:t>Center</w:t>
      </w:r>
      <w:proofErr w:type="spellEnd"/>
      <w:r w:rsidR="00D213AD" w:rsidRPr="00D213AD">
        <w:rPr>
          <w:rFonts w:ascii="Times New Roman" w:hAnsi="Times New Roman" w:cs="Times New Roman"/>
          <w:sz w:val="18"/>
          <w:szCs w:val="18"/>
          <w:lang w:val="en-GB"/>
        </w:rPr>
        <w:t xml:space="preserve">) The same landscape in 2023. (Right) The generated change map, where red indicates </w:t>
      </w:r>
      <w:r w:rsidR="00C2517F">
        <w:rPr>
          <w:rFonts w:ascii="Times New Roman" w:hAnsi="Times New Roman" w:cs="Times New Roman"/>
          <w:sz w:val="18"/>
          <w:szCs w:val="18"/>
          <w:lang w:val="en-GB"/>
        </w:rPr>
        <w:t>D</w:t>
      </w:r>
      <w:r w:rsidR="00D213AD" w:rsidRPr="00D213AD">
        <w:rPr>
          <w:rFonts w:ascii="Times New Roman" w:hAnsi="Times New Roman" w:cs="Times New Roman"/>
          <w:sz w:val="18"/>
          <w:szCs w:val="18"/>
          <w:lang w:val="en-GB"/>
        </w:rPr>
        <w:t xml:space="preserve">eforestation (Forest </w:t>
      </w:r>
      <w:r w:rsidR="00C2517F">
        <w:rPr>
          <w:rFonts w:ascii="Times New Roman" w:hAnsi="Times New Roman" w:cs="Times New Roman"/>
          <w:sz w:val="18"/>
          <w:szCs w:val="18"/>
          <w:lang w:val="en-GB"/>
        </w:rPr>
        <w:t xml:space="preserve">-&gt; </w:t>
      </w:r>
      <w:proofErr w:type="gramStart"/>
      <w:r w:rsidR="00D213AD" w:rsidRPr="00D213AD">
        <w:rPr>
          <w:rFonts w:ascii="Times New Roman" w:hAnsi="Times New Roman" w:cs="Times New Roman"/>
          <w:sz w:val="18"/>
          <w:szCs w:val="18"/>
          <w:lang w:val="en-GB"/>
        </w:rPr>
        <w:t>Non-Forest</w:t>
      </w:r>
      <w:proofErr w:type="gramEnd"/>
      <w:r w:rsidR="00D213AD" w:rsidRPr="00D213AD">
        <w:rPr>
          <w:rFonts w:ascii="Times New Roman" w:hAnsi="Times New Roman" w:cs="Times New Roman"/>
          <w:sz w:val="18"/>
          <w:szCs w:val="18"/>
          <w:lang w:val="en-GB"/>
        </w:rPr>
        <w:t>)</w:t>
      </w:r>
      <w:r w:rsidR="00C2517F">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yellow </w:t>
      </w:r>
      <w:r w:rsidR="00D213AD" w:rsidRPr="00D213AD">
        <w:rPr>
          <w:rFonts w:ascii="Times New Roman" w:hAnsi="Times New Roman" w:cs="Times New Roman"/>
          <w:sz w:val="18"/>
          <w:szCs w:val="18"/>
          <w:lang w:val="en-GB"/>
        </w:rPr>
        <w:t xml:space="preserve">indicates </w:t>
      </w:r>
      <w:r>
        <w:rPr>
          <w:rFonts w:ascii="Times New Roman" w:hAnsi="Times New Roman" w:cs="Times New Roman"/>
          <w:sz w:val="18"/>
          <w:szCs w:val="18"/>
          <w:lang w:val="en-GB"/>
        </w:rPr>
        <w:t xml:space="preserve">No Change, and blue indicates </w:t>
      </w:r>
      <w:r w:rsidR="00C2517F">
        <w:rPr>
          <w:rFonts w:ascii="Times New Roman" w:hAnsi="Times New Roman" w:cs="Times New Roman"/>
          <w:sz w:val="18"/>
          <w:szCs w:val="18"/>
          <w:lang w:val="en-GB"/>
        </w:rPr>
        <w:t>R</w:t>
      </w:r>
      <w:r>
        <w:rPr>
          <w:rFonts w:ascii="Times New Roman" w:hAnsi="Times New Roman" w:cs="Times New Roman"/>
          <w:sz w:val="18"/>
          <w:szCs w:val="18"/>
          <w:lang w:val="en-GB"/>
        </w:rPr>
        <w:t xml:space="preserve">eforestation </w:t>
      </w:r>
      <w:r w:rsidR="00D213AD" w:rsidRPr="00D213AD">
        <w:rPr>
          <w:rFonts w:ascii="Times New Roman" w:hAnsi="Times New Roman" w:cs="Times New Roman"/>
          <w:sz w:val="18"/>
          <w:szCs w:val="18"/>
          <w:lang w:val="en-GB"/>
        </w:rPr>
        <w:t>(Non-Forest -&gt; Forest).</w:t>
      </w:r>
    </w:p>
    <w:p w14:paraId="2211A7AC" w14:textId="77777777" w:rsidR="00D213AD" w:rsidRPr="00FA6EFC" w:rsidRDefault="00D213AD" w:rsidP="00FA6EFC">
      <w:pPr>
        <w:jc w:val="both"/>
        <w:rPr>
          <w:rFonts w:ascii="Times New Roman" w:hAnsi="Times New Roman" w:cs="Times New Roman"/>
          <w:sz w:val="18"/>
          <w:szCs w:val="18"/>
          <w:lang w:val="en-GB"/>
        </w:rPr>
      </w:pP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35AFDCD5"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is study successfully designed, implemented, and validated an end-to-end deep learning pipeline for monitoring deforestation in the Colombian Amazon. The results presented in the previous chapter not only demonstrate the technical viability of the approach but also offer significant insights into the performance of different neural network architectures and the dynamics of land cover change in a critical deforestation hotspot. This section interprets these findings, considers the methodological limitations, and outlines potential avenues for future work.</w:t>
      </w:r>
    </w:p>
    <w:p w14:paraId="36B7B890" w14:textId="32B8E035"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i/>
          <w:iCs/>
          <w:lang w:val="en-GB"/>
        </w:rPr>
        <w:t>4.1 Interpretation of Model Performance: The Efficacy of Attention Mechanisms</w:t>
      </w:r>
    </w:p>
    <w:p w14:paraId="41303658" w14:textId="52B1EA86"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 xml:space="preserve">The comparative analysis between the standard U-Net and the Attention U-Net yielded one of the study's principal findings: the integration of attention gates provided a distinct and measurable performance advantage. While both models were able to learn the 4-class segmentation task, the Attention U-Net achieved a higher peak validation Mean </w:t>
      </w:r>
      <w:proofErr w:type="spellStart"/>
      <w:r w:rsidRPr="00E647EA">
        <w:rPr>
          <w:rFonts w:ascii="Times New Roman" w:hAnsi="Times New Roman" w:cs="Times New Roman"/>
          <w:lang w:val="en-GB"/>
        </w:rPr>
        <w:t>IoU</w:t>
      </w:r>
      <w:proofErr w:type="spellEnd"/>
      <w:r w:rsidRPr="00E647EA">
        <w:rPr>
          <w:rFonts w:ascii="Times New Roman" w:hAnsi="Times New Roman" w:cs="Times New Roman"/>
          <w:lang w:val="en-GB"/>
        </w:rPr>
        <w:t xml:space="preserve"> (0.674 vs. 0.609) and demonstrated a more stable and prolonged learning progression (Figure 3). This suggests that the attention mechanism was highly effective at navigating the complex spectral signatures of the Colombian Amazon, enabling the model to learn more robust and generalizable features.</w:t>
      </w:r>
    </w:p>
    <w:p w14:paraId="71A19320" w14:textId="5EF91E23"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final binary evaluation further illuminated the nature of this advantage. The standard U-Net, while achieving an exceptionally high precision of 0.99, did so at the cost of a low recall of 0.85 for the "Forest" class. As confirmed by its confusion matrix (Figure 4),</w:t>
      </w:r>
      <w:r w:rsidR="00353D47">
        <w:rPr>
          <w:rFonts w:ascii="Times New Roman" w:hAnsi="Times New Roman" w:cs="Times New Roman"/>
          <w:lang w:val="en-GB"/>
        </w:rPr>
        <w:t xml:space="preserve"> </w:t>
      </w:r>
      <w:r w:rsidR="00353D47" w:rsidRPr="00353D47">
        <w:rPr>
          <w:rFonts w:ascii="Times New Roman" w:hAnsi="Times New Roman" w:cs="Times New Roman"/>
          <w:lang w:val="en-GB"/>
        </w:rPr>
        <w:t>this model adopted a strategy that aggressively minimized false positives. While this resulted in a very low rate of misclassifying "</w:t>
      </w:r>
      <w:proofErr w:type="gramStart"/>
      <w:r w:rsidR="00353D47" w:rsidRPr="00353D47">
        <w:rPr>
          <w:rFonts w:ascii="Times New Roman" w:hAnsi="Times New Roman" w:cs="Times New Roman"/>
          <w:lang w:val="en-GB"/>
        </w:rPr>
        <w:t>Non-Forest</w:t>
      </w:r>
      <w:proofErr w:type="gramEnd"/>
      <w:r w:rsidR="00353D47" w:rsidRPr="00353D47">
        <w:rPr>
          <w:rFonts w:ascii="Times New Roman" w:hAnsi="Times New Roman" w:cs="Times New Roman"/>
          <w:lang w:val="en-GB"/>
        </w:rPr>
        <w:t>" land as "Forest," it came at the cost of a significant increase in false negatives, where true forest areas were frequently overlooked, particularly in fragmented or transitional zones.</w:t>
      </w:r>
      <w:r w:rsidR="00353D47">
        <w:rPr>
          <w:rFonts w:ascii="Times New Roman" w:hAnsi="Times New Roman" w:cs="Times New Roman"/>
          <w:lang w:val="en-GB"/>
        </w:rPr>
        <w:t xml:space="preserve"> </w:t>
      </w:r>
      <w:r w:rsidRPr="00E647EA">
        <w:rPr>
          <w:rFonts w:ascii="Times New Roman" w:hAnsi="Times New Roman" w:cs="Times New Roman"/>
          <w:lang w:val="en-GB"/>
        </w:rPr>
        <w:t>In contrast, the Attention U-Net struck a much more effective balance, achieving a high precision of 0.96 while substantially improving recall to 0.90. The visual evidence in Figure 5 corroborates this; the standard U-Net's tendency to over-predict "Shrub/Scrub" along forest edges is a classic sign of class confusion, which the Attention U-Net largely corrects. This indicates that the attention gates successfully guided the model to focus on the most salient features of the forest class, suppressing irrelevant information from adjacent land cover types and resulting in a more practically useful model for the primary goal of comprehensive forest monitoring.</w:t>
      </w:r>
    </w:p>
    <w:p w14:paraId="5E962590" w14:textId="77777777"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2 Significance of the Change Detection Analysis</w:t>
      </w:r>
    </w:p>
    <w:p w14:paraId="412BF7BA" w14:textId="00511F5C"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 xml:space="preserve">The application of the trained Attention U-Net to the San José del Guaviare ROI successfully translated the model's predictive capabilities into actionable environmental intelligence. The quantification of a net forest loss of 177.30 km² between 2021 and 2023 provides a concrete, data-driven measure of the environmental pressure in this hotspot. This result </w:t>
      </w:r>
      <w:r w:rsidR="009B31F4">
        <w:rPr>
          <w:rFonts w:ascii="Times New Roman" w:hAnsi="Times New Roman" w:cs="Times New Roman"/>
          <w:lang w:val="en-GB"/>
        </w:rPr>
        <w:t xml:space="preserve">offers </w:t>
      </w:r>
      <w:r w:rsidRPr="00E647EA">
        <w:rPr>
          <w:rFonts w:ascii="Times New Roman" w:hAnsi="Times New Roman" w:cs="Times New Roman"/>
          <w:lang w:val="en-GB"/>
        </w:rPr>
        <w:t xml:space="preserve">granular, pixel-level insights that can be directly visualized and </w:t>
      </w:r>
      <w:r w:rsidR="009B31F4" w:rsidRPr="00E647EA">
        <w:rPr>
          <w:rFonts w:ascii="Times New Roman" w:hAnsi="Times New Roman" w:cs="Times New Roman"/>
          <w:lang w:val="en-GB"/>
        </w:rPr>
        <w:t>analysed</w:t>
      </w:r>
      <w:r w:rsidRPr="00E647EA">
        <w:rPr>
          <w:rFonts w:ascii="Times New Roman" w:hAnsi="Times New Roman" w:cs="Times New Roman"/>
          <w:lang w:val="en-GB"/>
        </w:rPr>
        <w:t xml:space="preserve"> (Figure 6).</w:t>
      </w:r>
    </w:p>
    <w:p w14:paraId="4ECB826C"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ability of this automated pipeline to produce such a quantitative analysis rapidly and over a large, inaccessible area demonstrates its significant practical value. Traditional monitoring methods would require extensive manual effort and would be unable to provide results with this level of detail and timeliness. This workflow, therefore, represents a scalable and efficient tool for conservation organizations and governmental bodies like IDEAM, enabling them to direct resources towards active deforestation fronts, verify the effectiveness of conservation policies, and better understand the spatial patterns of land cover change.</w:t>
      </w:r>
    </w:p>
    <w:p w14:paraId="705739A1" w14:textId="77777777"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3 Methodological Considerations and Limitations</w:t>
      </w:r>
    </w:p>
    <w:p w14:paraId="5D4AD1DE"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lastRenderedPageBreak/>
        <w:t>Despite the promising results, it is essential to acknowledge the limitations inherent in the methodology. The most significant consideration is the reliance on the Dynamic World dataset as "pseudo ground truth." While it is a state-of-the-art global product and a highly effective proxy, it is itself the output of a model and is not free from error. It can sometimes struggle with highly heterogeneous landscapes or misclassify classes with similar spectral properties, and these inaccuracies are inevitably propagated to the model during training.</w:t>
      </w:r>
    </w:p>
    <w:p w14:paraId="1A621F92"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Secondly, the strategic decision to remap nine classes to four, while successful in overcoming the critical class imbalance issue, inherently involves a loss of ecological detail. Consolidating classes like "Built Area," "Crops," and "Bare Ground" into a single "Other" category was necessary for model stability but prevents a more detailed analysis of the specific drivers of deforestation (e.g., distinguishing forest-to-pasture conversion from forest-to-cropland).</w:t>
      </w:r>
    </w:p>
    <w:p w14:paraId="6A450A26" w14:textId="77777777" w:rsidR="009B31F4" w:rsidRDefault="009B31F4" w:rsidP="00E647EA">
      <w:pPr>
        <w:jc w:val="both"/>
        <w:rPr>
          <w:rFonts w:ascii="Times New Roman" w:hAnsi="Times New Roman" w:cs="Times New Roman"/>
          <w:lang w:val="en-GB"/>
        </w:rPr>
      </w:pPr>
      <w:r w:rsidRPr="009B31F4">
        <w:rPr>
          <w:rFonts w:ascii="Times New Roman" w:hAnsi="Times New Roman" w:cs="Times New Roman"/>
          <w:lang w:val="en-GB"/>
        </w:rPr>
        <w:t>Finally, the use of annual median composites, while a powerful technique for eliminating cloud cover, inherently masks intra-annual dynamics. Although Colombia does not experience distinct temperate seasons, its landscapes are subject to significant short-term changes driven by factors such as precipitation cycles, human activity, and agricultural calendars. For instance, a pasture might appear spectrally different during a drier period versus a wetter one, or a field used for short-cycle crops might be bare at one point in the year and vegetated at another. These nuances are averaged out in a yearly composite. Therefore, while this approach is highly effective for detecting permanent land cover conversions like deforestation, it is less suited for monitoring more dynamic land use patterns or subtle phenological shifts within the year.</w:t>
      </w:r>
    </w:p>
    <w:p w14:paraId="6444B5B7" w14:textId="252DD4AF" w:rsidR="00E647EA" w:rsidRPr="00E647EA" w:rsidRDefault="00E647EA" w:rsidP="00E647EA">
      <w:pPr>
        <w:jc w:val="both"/>
        <w:rPr>
          <w:rFonts w:ascii="Times New Roman" w:hAnsi="Times New Roman" w:cs="Times New Roman"/>
          <w:i/>
          <w:iCs/>
          <w:lang w:val="en-GB"/>
        </w:rPr>
      </w:pPr>
      <w:r w:rsidRPr="00E647EA">
        <w:rPr>
          <w:rFonts w:ascii="Times New Roman" w:hAnsi="Times New Roman" w:cs="Times New Roman"/>
          <w:i/>
          <w:iCs/>
          <w:lang w:val="en-GB"/>
        </w:rPr>
        <w:t>4.4 Future Directions</w:t>
      </w:r>
    </w:p>
    <w:p w14:paraId="3AFC1362" w14:textId="77777777" w:rsidR="00E647EA" w:rsidRPr="00E647EA" w:rsidRDefault="00E647EA" w:rsidP="00E647EA">
      <w:pPr>
        <w:jc w:val="both"/>
        <w:rPr>
          <w:rFonts w:ascii="Times New Roman" w:hAnsi="Times New Roman" w:cs="Times New Roman"/>
          <w:lang w:val="en-GB"/>
        </w:rPr>
      </w:pPr>
      <w:r w:rsidRPr="00E647EA">
        <w:rPr>
          <w:rFonts w:ascii="Times New Roman" w:hAnsi="Times New Roman" w:cs="Times New Roman"/>
          <w:lang w:val="en-GB"/>
        </w:rPr>
        <w:t>The success of this pipeline opens several exciting avenues for future research and development. To address the current limitations, the model could be enhanced by fusing the Dynamic World labels with other available ground-truth sources, such as regional data from local environmental agencies or manually verified points, to create a more robust and accurate training set.</w:t>
      </w:r>
    </w:p>
    <w:p w14:paraId="303154F4" w14:textId="77777777" w:rsidR="009B31F4" w:rsidRPr="009B31F4" w:rsidRDefault="009B31F4" w:rsidP="009B31F4">
      <w:pPr>
        <w:jc w:val="both"/>
        <w:rPr>
          <w:rFonts w:ascii="Times New Roman" w:hAnsi="Times New Roman" w:cs="Times New Roman"/>
          <w:lang w:val="en-GB"/>
        </w:rPr>
      </w:pPr>
      <w:r w:rsidRPr="009B31F4">
        <w:rPr>
          <w:rFonts w:ascii="Times New Roman" w:hAnsi="Times New Roman" w:cs="Times New Roman"/>
          <w:lang w:val="en-GB"/>
        </w:rPr>
        <w:t xml:space="preserve">Architecturally, the clear benefit of the attention mechanism suggests that further exploration of advanced models is warranted. An initial attempt was made to incorporate a pre-trained </w:t>
      </w:r>
      <w:proofErr w:type="spellStart"/>
      <w:r w:rsidRPr="009B31F4">
        <w:rPr>
          <w:rFonts w:ascii="Times New Roman" w:hAnsi="Times New Roman" w:cs="Times New Roman"/>
          <w:lang w:val="en-GB"/>
        </w:rPr>
        <w:t>ResNet</w:t>
      </w:r>
      <w:proofErr w:type="spellEnd"/>
      <w:r w:rsidRPr="009B31F4">
        <w:rPr>
          <w:rFonts w:ascii="Times New Roman" w:hAnsi="Times New Roman" w:cs="Times New Roman"/>
          <w:lang w:val="en-GB"/>
        </w:rPr>
        <w:t xml:space="preserve"> backbone via the DeepLabV3+ architecture; however, this resulted in immediate and catastrophic overfitting, as the powerful, pre-trained feature extractor quickly memorized the training data instead of learning generalizable patterns. This experience highlights that simply adopting a powerful backbone is insufficient; the architectural context in which it is placed is critical.</w:t>
      </w:r>
    </w:p>
    <w:p w14:paraId="3A6B9A08" w14:textId="6F94D5E7" w:rsidR="009B31F4" w:rsidRDefault="009B31F4" w:rsidP="009B31F4">
      <w:pPr>
        <w:jc w:val="both"/>
        <w:rPr>
          <w:rFonts w:ascii="Times New Roman" w:hAnsi="Times New Roman" w:cs="Times New Roman"/>
          <w:lang w:val="en-GB"/>
        </w:rPr>
      </w:pPr>
      <w:r w:rsidRPr="009B31F4">
        <w:rPr>
          <w:rFonts w:ascii="Times New Roman" w:hAnsi="Times New Roman" w:cs="Times New Roman"/>
          <w:lang w:val="en-GB"/>
        </w:rPr>
        <w:t xml:space="preserve">Therefore, a more promising future direction would be to test a hybrid U-Net that replaces its simple encoder with a pre-trained, efficient backbone like </w:t>
      </w:r>
      <w:proofErr w:type="spellStart"/>
      <w:r w:rsidRPr="009B31F4">
        <w:rPr>
          <w:rFonts w:ascii="Times New Roman" w:hAnsi="Times New Roman" w:cs="Times New Roman"/>
          <w:lang w:val="en-GB"/>
        </w:rPr>
        <w:t>EfficientNet</w:t>
      </w:r>
      <w:proofErr w:type="spellEnd"/>
      <w:r w:rsidRPr="009B31F4">
        <w:rPr>
          <w:rFonts w:ascii="Times New Roman" w:hAnsi="Times New Roman" w:cs="Times New Roman"/>
          <w:lang w:val="en-GB"/>
        </w:rPr>
        <w:t xml:space="preserve">. This approach would synergize the proven feature extraction power of a modern classifier with the U-Net's superior decoder and skip-connection structure, which is well-suited for precise localization. Additionally, exploring architectures beyond the convolutional paradigm, such as the Transformer-based </w:t>
      </w:r>
      <w:proofErr w:type="spellStart"/>
      <w:r w:rsidRPr="009B31F4">
        <w:rPr>
          <w:rFonts w:ascii="Times New Roman" w:hAnsi="Times New Roman" w:cs="Times New Roman"/>
          <w:lang w:val="en-GB"/>
        </w:rPr>
        <w:t>SegFormer</w:t>
      </w:r>
      <w:proofErr w:type="spellEnd"/>
      <w:r w:rsidRPr="009B31F4">
        <w:rPr>
          <w:rFonts w:ascii="Times New Roman" w:hAnsi="Times New Roman" w:cs="Times New Roman"/>
          <w:lang w:val="en-GB"/>
        </w:rPr>
        <w:t>, could yield further performance gains by better capturing long-range spatial context in the imagery.</w:t>
      </w:r>
    </w:p>
    <w:p w14:paraId="6F792CDD" w14:textId="6B691C32" w:rsidR="003F1EE8" w:rsidRDefault="00E647EA" w:rsidP="00E647EA">
      <w:pPr>
        <w:jc w:val="both"/>
        <w:rPr>
          <w:rFonts w:ascii="Times New Roman" w:hAnsi="Times New Roman" w:cs="Times New Roman"/>
          <w:lang w:val="en-GB"/>
        </w:rPr>
      </w:pPr>
      <w:r w:rsidRPr="00E647EA">
        <w:rPr>
          <w:rFonts w:ascii="Times New Roman" w:hAnsi="Times New Roman" w:cs="Times New Roman"/>
          <w:lang w:val="en-GB"/>
        </w:rPr>
        <w:t>From an application standpoint, the analysis could be extended to a finer temporal resolution, moving from annual to seasonal or quarterly composites. This would allow for a more dynamic monitoring system capable of providing earlier warnings of deforestation activities. Ultimately, the entire workflow could be operationalized and deployed on a cloud platform, creating a near-real-time monitoring tool that automatically ingests new Sentinel-2 imagery and flags areas of significant forest change, providing a powerful, data-driven asset in the ongoing effort to protect Colombia's vital forest ecosystems.</w:t>
      </w:r>
      <w:r w:rsidR="003F1EE8">
        <w:rPr>
          <w:rFonts w:ascii="Times New Roman" w:hAnsi="Times New Roman" w:cs="Times New Roman"/>
          <w:lang w:val="en-GB"/>
        </w:rPr>
        <w:br w:type="page"/>
      </w:r>
    </w:p>
    <w:p w14:paraId="3D68A44A" w14:textId="302AA7EE" w:rsidR="003F1EE8"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C4DCE89" w14:textId="77777777" w:rsidR="006F03B7" w:rsidRPr="00B91C97" w:rsidRDefault="006F03B7" w:rsidP="006F03B7">
      <w:pPr>
        <w:pStyle w:val="ListParagraph"/>
        <w:ind w:left="1080"/>
        <w:rPr>
          <w:rFonts w:ascii="Times New Roman" w:hAnsi="Times New Roman" w:cs="Times New Roman"/>
          <w:lang w:val="en-GB"/>
        </w:rPr>
      </w:pPr>
    </w:p>
    <w:p w14:paraId="5BB78E4D" w14:textId="43198752" w:rsidR="006F03B7" w:rsidRPr="006F03B7" w:rsidRDefault="006F03B7" w:rsidP="006F03B7">
      <w:pPr>
        <w:jc w:val="both"/>
        <w:rPr>
          <w:rFonts w:ascii="Times New Roman" w:hAnsi="Times New Roman" w:cs="Times New Roman"/>
          <w:lang w:val="en-GB"/>
        </w:rPr>
      </w:pPr>
      <w:r w:rsidRPr="006F03B7">
        <w:rPr>
          <w:rFonts w:ascii="Times New Roman" w:hAnsi="Times New Roman" w:cs="Times New Roman"/>
          <w:lang w:val="en-GB"/>
        </w:rPr>
        <w:t>This study successfully developed and validated a scalable, automated deep learning pipeline for monitoring deforestation in the critically threatened Colombian Amazon. By leveraging the planetary-scale capabilities of Google Earth Engine and the globally consistent labels of the Dynamic World dataset, this work effectively addressed the persistent challenge of training data scarcity in remote sensing applications. The primary goals of this research</w:t>
      </w:r>
      <w:r>
        <w:rPr>
          <w:rFonts w:ascii="Times New Roman" w:hAnsi="Times New Roman" w:cs="Times New Roman"/>
          <w:lang w:val="en-GB"/>
        </w:rPr>
        <w:t xml:space="preserve">, </w:t>
      </w:r>
      <w:r w:rsidRPr="006F03B7">
        <w:rPr>
          <w:rFonts w:ascii="Times New Roman" w:hAnsi="Times New Roman" w:cs="Times New Roman"/>
          <w:lang w:val="en-GB"/>
        </w:rPr>
        <w:t>to design an automated data generation workflow, to compare state-of-the-art segmentation architectures, and to produce a quantitative analysis of forest change</w:t>
      </w:r>
      <w:r>
        <w:rPr>
          <w:rFonts w:ascii="Times New Roman" w:hAnsi="Times New Roman" w:cs="Times New Roman"/>
          <w:lang w:val="en-GB"/>
        </w:rPr>
        <w:t xml:space="preserve">, </w:t>
      </w:r>
      <w:r w:rsidRPr="006F03B7">
        <w:rPr>
          <w:rFonts w:ascii="Times New Roman" w:hAnsi="Times New Roman" w:cs="Times New Roman"/>
          <w:lang w:val="en-GB"/>
        </w:rPr>
        <w:t>were all successfully achieved.</w:t>
      </w:r>
    </w:p>
    <w:p w14:paraId="2BDB1430" w14:textId="77777777" w:rsidR="006F03B7" w:rsidRPr="006F03B7" w:rsidRDefault="006F03B7" w:rsidP="006F03B7">
      <w:pPr>
        <w:jc w:val="both"/>
        <w:rPr>
          <w:rFonts w:ascii="Times New Roman" w:hAnsi="Times New Roman" w:cs="Times New Roman"/>
          <w:lang w:val="en-GB"/>
        </w:rPr>
      </w:pPr>
      <w:r w:rsidRPr="006F03B7">
        <w:rPr>
          <w:rFonts w:ascii="Times New Roman" w:hAnsi="Times New Roman" w:cs="Times New Roman"/>
          <w:lang w:val="en-GB"/>
        </w:rPr>
        <w:t xml:space="preserve">The comparative analysis of neural network architectures yielded a clear and significant finding: the Attention U-Net demonstrated superior performance over the standard U-Net baseline. By integrating attention gates into its skip connections, the model learned to focus on the most salient features, resulting in more stable training, a higher 4-class validation Mean </w:t>
      </w:r>
      <w:proofErr w:type="spellStart"/>
      <w:r w:rsidRPr="006F03B7">
        <w:rPr>
          <w:rFonts w:ascii="Times New Roman" w:hAnsi="Times New Roman" w:cs="Times New Roman"/>
          <w:lang w:val="en-GB"/>
        </w:rPr>
        <w:t>IoU</w:t>
      </w:r>
      <w:proofErr w:type="spellEnd"/>
      <w:r w:rsidRPr="006F03B7">
        <w:rPr>
          <w:rFonts w:ascii="Times New Roman" w:hAnsi="Times New Roman" w:cs="Times New Roman"/>
          <w:lang w:val="en-GB"/>
        </w:rPr>
        <w:t xml:space="preserve"> (0.674 vs. 0.609), and a more effective balance between precision and recall on the final binary classification task. While the standard U-Net achieved high precision, its lower recall made it less suitable for the comprehensive monitoring required for conservation. The Attention U-Net, with a final Forest F1-score of 0.93 and a recall of 0.90, proved to be the more robust and reliable tool for the specific objective of identifying forest cover.</w:t>
      </w:r>
    </w:p>
    <w:p w14:paraId="1ED797C0" w14:textId="44C55E39" w:rsidR="00A37FEA" w:rsidRPr="00231B7A" w:rsidRDefault="006F03B7" w:rsidP="00231B7A">
      <w:pPr>
        <w:jc w:val="both"/>
        <w:rPr>
          <w:rFonts w:ascii="Times New Roman" w:hAnsi="Times New Roman" w:cs="Times New Roman"/>
          <w:lang w:val="en-GB"/>
        </w:rPr>
      </w:pPr>
      <w:r w:rsidRPr="006F03B7">
        <w:rPr>
          <w:rFonts w:ascii="Times New Roman" w:hAnsi="Times New Roman" w:cs="Times New Roman"/>
          <w:lang w:val="en-GB"/>
        </w:rPr>
        <w:t>Ultimately, the application of the trained Attention U-Net model to a 4,430.23 km² Region of Interest (ROI) within the San José del Guaviare deforestation hotspot translated this technical success into actionable environmental insight. The analysis revealed a net forest loss of 177.30 km² within this specific ROI between 2021 and 2023, providing a granular, data-driven assessment of land cover change. This work concludes that the combination of a nuanced 4-class training strategy and an attention-based deep learning architecture provides a powerful and effective methodology for large-scale deforestation monitoring. The resulting pipeline represents a significant step forward, offering a scalable, cost-effective, and reproducible tool that can empower conservation efforts and inform policy interventions in the ongoing fight to protect Colombia's invaluable forest ecosystems.</w:t>
      </w:r>
      <w:r w:rsidR="005B5753" w:rsidRPr="007C5BEF">
        <w:rPr>
          <w:rFonts w:ascii="Times New Roman" w:hAnsi="Times New Roman" w:cs="Times New Roman"/>
          <w:lang w:val="en-GB"/>
        </w:rPr>
        <w:br w:type="page"/>
      </w:r>
    </w:p>
    <w:p w14:paraId="37FF7102" w14:textId="12C68AF3" w:rsidR="006E58A3"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lastRenderedPageBreak/>
        <w:t>REFERENCES</w:t>
      </w:r>
    </w:p>
    <w:p w14:paraId="6200F9E4" w14:textId="77777777" w:rsidR="006F03B7" w:rsidRPr="003F1EE8" w:rsidRDefault="006F03B7" w:rsidP="006F03B7">
      <w:pPr>
        <w:pStyle w:val="ListParagraph"/>
        <w:ind w:left="1080"/>
        <w:rPr>
          <w:rFonts w:ascii="Times New Roman" w:hAnsi="Times New Roman" w:cs="Times New Roman"/>
          <w:lang w:val="en-GB"/>
        </w:rPr>
      </w:pPr>
    </w:p>
    <w:p w14:paraId="2047ACFE" w14:textId="559E16D9" w:rsidR="00F57EEB" w:rsidRPr="00F57EEB" w:rsidRDefault="00AE258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lang w:val="en-GB"/>
        </w:rPr>
        <w:fldChar w:fldCharType="begin"/>
      </w:r>
      <w:r w:rsidRPr="00F57EEB">
        <w:rPr>
          <w:rFonts w:ascii="Times New Roman" w:hAnsi="Times New Roman" w:cs="Times New Roman"/>
          <w:lang w:val="en-GB"/>
        </w:rPr>
        <w:instrText xml:space="preserve"> ADDIN EN.REFLIST </w:instrText>
      </w:r>
      <w:r w:rsidRPr="00F57EEB">
        <w:rPr>
          <w:rFonts w:ascii="Times New Roman" w:hAnsi="Times New Roman" w:cs="Times New Roman"/>
          <w:lang w:val="en-GB"/>
        </w:rPr>
        <w:fldChar w:fldCharType="separate"/>
      </w:r>
      <w:r w:rsidR="00F57EEB" w:rsidRPr="00F57EEB">
        <w:rPr>
          <w:rFonts w:ascii="Times New Roman" w:hAnsi="Times New Roman" w:cs="Times New Roman"/>
        </w:rPr>
        <w:t xml:space="preserve">Alshehri, M., Ouadou, A. and Scott, G. J. (2024). ‘Deep Transformer-Based Network Deforestation Detection in the Brazilian Amazon Using Sentinel-2 Imagery’, </w:t>
      </w:r>
      <w:r w:rsidR="00F57EEB" w:rsidRPr="00F57EEB">
        <w:rPr>
          <w:rFonts w:ascii="Times New Roman" w:hAnsi="Times New Roman" w:cs="Times New Roman"/>
          <w:i/>
        </w:rPr>
        <w:t>IEEE geoscience and remote sensing letters</w:t>
      </w:r>
      <w:r w:rsidR="00F57EEB" w:rsidRPr="00F57EEB">
        <w:rPr>
          <w:rFonts w:ascii="Times New Roman" w:hAnsi="Times New Roman" w:cs="Times New Roman"/>
        </w:rPr>
        <w:t>,</w:t>
      </w:r>
      <w:r w:rsidR="00F57EEB" w:rsidRPr="00F57EEB">
        <w:rPr>
          <w:rFonts w:ascii="Times New Roman" w:hAnsi="Times New Roman" w:cs="Times New Roman"/>
          <w:i/>
        </w:rPr>
        <w:t xml:space="preserve"> </w:t>
      </w:r>
      <w:r w:rsidR="00F57EEB" w:rsidRPr="00F57EEB">
        <w:rPr>
          <w:rFonts w:ascii="Times New Roman" w:hAnsi="Times New Roman" w:cs="Times New Roman"/>
        </w:rPr>
        <w:t xml:space="preserve">21  pp. 1-5.  </w:t>
      </w:r>
      <w:hyperlink r:id="rId18" w:history="1">
        <w:r w:rsidR="00F57EEB" w:rsidRPr="00F57EEB">
          <w:rPr>
            <w:rStyle w:val="Hyperlink"/>
            <w:rFonts w:ascii="Times New Roman" w:hAnsi="Times New Roman" w:cs="Times New Roman"/>
          </w:rPr>
          <w:t>https://doi.org/10.1109/LGRS.2024.3355104</w:t>
        </w:r>
      </w:hyperlink>
      <w:r w:rsidR="00F57EEB" w:rsidRPr="00F57EEB">
        <w:rPr>
          <w:rFonts w:ascii="Times New Roman" w:hAnsi="Times New Roman" w:cs="Times New Roman"/>
        </w:rPr>
        <w:t>.</w:t>
      </w:r>
    </w:p>
    <w:p w14:paraId="1D8EE640" w14:textId="53FE890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Belgiu, M. and Drăguţ, L. (2016). ‘Random forest in remote sensing: A review of applications and future directions’, </w:t>
      </w:r>
      <w:r w:rsidRPr="00F57EEB">
        <w:rPr>
          <w:rFonts w:ascii="Times New Roman" w:hAnsi="Times New Roman" w:cs="Times New Roman"/>
          <w:i/>
        </w:rPr>
        <w:t>ISPRS journal of photogrammetry and remote sensing</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114  pp. 24-31.  </w:t>
      </w:r>
      <w:hyperlink r:id="rId19" w:history="1">
        <w:r w:rsidRPr="00F57EEB">
          <w:rPr>
            <w:rStyle w:val="Hyperlink"/>
            <w:rFonts w:ascii="Times New Roman" w:hAnsi="Times New Roman" w:cs="Times New Roman"/>
          </w:rPr>
          <w:t>https://doi.org/10.1016/j.isprsjprs.2016.01.011</w:t>
        </w:r>
      </w:hyperlink>
      <w:r w:rsidRPr="00F57EEB">
        <w:rPr>
          <w:rFonts w:ascii="Times New Roman" w:hAnsi="Times New Roman" w:cs="Times New Roman"/>
        </w:rPr>
        <w:t>.</w:t>
      </w:r>
    </w:p>
    <w:p w14:paraId="6CC2ABCA" w14:textId="11DD1B2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Brown, C. F., et al. (2022). ‘Dynamic World, Near real-time global 10 m land use land cover mapping’, </w:t>
      </w:r>
      <w:r w:rsidRPr="00F57EEB">
        <w:rPr>
          <w:rFonts w:ascii="Times New Roman" w:hAnsi="Times New Roman" w:cs="Times New Roman"/>
          <w:i/>
        </w:rPr>
        <w:t>Scientific Data</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9 (1), p. 251.  </w:t>
      </w:r>
      <w:hyperlink r:id="rId20" w:history="1">
        <w:r w:rsidRPr="00F57EEB">
          <w:rPr>
            <w:rStyle w:val="Hyperlink"/>
            <w:rFonts w:ascii="Times New Roman" w:hAnsi="Times New Roman" w:cs="Times New Roman"/>
          </w:rPr>
          <w:t>https://doi.org/10.1038/s41597-022-01307-4</w:t>
        </w:r>
      </w:hyperlink>
      <w:r w:rsidRPr="00F57EEB">
        <w:rPr>
          <w:rFonts w:ascii="Times New Roman" w:hAnsi="Times New Roman" w:cs="Times New Roman"/>
        </w:rPr>
        <w:t>.</w:t>
      </w:r>
    </w:p>
    <w:p w14:paraId="400F8DFA" w14:textId="7E715F50"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Drusch, M., et al. (2012). ‘Sentinel-2: ESA's Optical High-Resolution Mission for GMES Operational Services’, </w:t>
      </w:r>
      <w:r w:rsidRPr="00F57EEB">
        <w:rPr>
          <w:rFonts w:ascii="Times New Roman" w:hAnsi="Times New Roman" w:cs="Times New Roman"/>
          <w:i/>
        </w:rPr>
        <w:t>Remote sensing of environment</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120  pp. 25-36.  </w:t>
      </w:r>
      <w:hyperlink r:id="rId21" w:history="1">
        <w:r w:rsidRPr="00F57EEB">
          <w:rPr>
            <w:rStyle w:val="Hyperlink"/>
            <w:rFonts w:ascii="Times New Roman" w:hAnsi="Times New Roman" w:cs="Times New Roman"/>
          </w:rPr>
          <w:t>https://doi.org/10.1016/j.rse.2011.11.026</w:t>
        </w:r>
      </w:hyperlink>
      <w:r w:rsidRPr="00F57EEB">
        <w:rPr>
          <w:rFonts w:ascii="Times New Roman" w:hAnsi="Times New Roman" w:cs="Times New Roman"/>
        </w:rPr>
        <w:t>.</w:t>
      </w:r>
    </w:p>
    <w:p w14:paraId="1A19B594" w14:textId="4AEF6C4F"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Ferreira, E., et al. (2020). ‘BRAZILDAM: A BENCHMARK DATASET FOR TAILINGS DAM DETECTION’, </w:t>
      </w:r>
      <w:r w:rsidRPr="00F57EEB">
        <w:rPr>
          <w:rFonts w:ascii="Times New Roman" w:hAnsi="Times New Roman" w:cs="Times New Roman"/>
          <w:i/>
        </w:rPr>
        <w:t>International archives of the photogrammetry, remote sensing and spatial information sciences.</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XLII-3/W12-2020  pp. 343-348.  </w:t>
      </w:r>
      <w:hyperlink r:id="rId22" w:history="1">
        <w:r w:rsidRPr="00F57EEB">
          <w:rPr>
            <w:rStyle w:val="Hyperlink"/>
            <w:rFonts w:ascii="Times New Roman" w:hAnsi="Times New Roman" w:cs="Times New Roman"/>
          </w:rPr>
          <w:t>https://doi.org/10.5194/isprs-archives-XLII-3-W12-2020-343-2020</w:t>
        </w:r>
      </w:hyperlink>
      <w:r w:rsidRPr="00F57EEB">
        <w:rPr>
          <w:rFonts w:ascii="Times New Roman" w:hAnsi="Times New Roman" w:cs="Times New Roman"/>
        </w:rPr>
        <w:t>.</w:t>
      </w:r>
    </w:p>
    <w:p w14:paraId="7A92825C" w14:textId="10ACA276"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Gorelick, N., et al. (2017). ‘Google Earth Engine: Planetary-scale geospatial analysis for everyone’, </w:t>
      </w:r>
      <w:r w:rsidRPr="00F57EEB">
        <w:rPr>
          <w:rFonts w:ascii="Times New Roman" w:hAnsi="Times New Roman" w:cs="Times New Roman"/>
          <w:i/>
        </w:rPr>
        <w:t>Remote sensing of environment</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202  pp. 18-27.  </w:t>
      </w:r>
      <w:hyperlink r:id="rId23" w:history="1">
        <w:r w:rsidRPr="00F57EEB">
          <w:rPr>
            <w:rStyle w:val="Hyperlink"/>
            <w:rFonts w:ascii="Times New Roman" w:hAnsi="Times New Roman" w:cs="Times New Roman"/>
          </w:rPr>
          <w:t>https://doi.org/10.1016/j.rse.2017.06.031</w:t>
        </w:r>
      </w:hyperlink>
      <w:r w:rsidRPr="00F57EEB">
        <w:rPr>
          <w:rFonts w:ascii="Times New Roman" w:hAnsi="Times New Roman" w:cs="Times New Roman"/>
        </w:rPr>
        <w:t>.</w:t>
      </w:r>
    </w:p>
    <w:p w14:paraId="77333084" w14:textId="0B913F1F"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Hansen, M. C., et al. (2013). ‘High-Resolution Global Maps of 21st-Century Forest Cover Change’, </w:t>
      </w:r>
      <w:r w:rsidRPr="00F57EEB">
        <w:rPr>
          <w:rFonts w:ascii="Times New Roman" w:hAnsi="Times New Roman" w:cs="Times New Roman"/>
          <w:i/>
        </w:rPr>
        <w:t>Science (American Association for the Advancement of Science)</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342 (6160), pp. 850-853.  </w:t>
      </w:r>
      <w:hyperlink r:id="rId24" w:history="1">
        <w:r w:rsidRPr="00F57EEB">
          <w:rPr>
            <w:rStyle w:val="Hyperlink"/>
            <w:rFonts w:ascii="Times New Roman" w:hAnsi="Times New Roman" w:cs="Times New Roman"/>
          </w:rPr>
          <w:t>https://doi.org/10.1126/science.1244693</w:t>
        </w:r>
      </w:hyperlink>
      <w:r w:rsidRPr="00F57EEB">
        <w:rPr>
          <w:rFonts w:ascii="Times New Roman" w:hAnsi="Times New Roman" w:cs="Times New Roman"/>
        </w:rPr>
        <w:t>.</w:t>
      </w:r>
    </w:p>
    <w:p w14:paraId="057FE5F4" w14:textId="7777777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IDEAM (2024). </w:t>
      </w:r>
      <w:r w:rsidRPr="00F57EEB">
        <w:rPr>
          <w:rFonts w:ascii="Times New Roman" w:hAnsi="Times New Roman" w:cs="Times New Roman"/>
          <w:i/>
        </w:rPr>
        <w:t>Monitoreo de la superficie de bosque y la deforestación en Colombia</w:t>
      </w:r>
      <w:r w:rsidRPr="00F57EEB">
        <w:rPr>
          <w:rFonts w:ascii="Times New Roman" w:hAnsi="Times New Roman" w:cs="Times New Roman"/>
        </w:rPr>
        <w:t>. Bogotá D.C: Instituto de Hidrología, Meteorología y Estudios Ambientales.</w:t>
      </w:r>
    </w:p>
    <w:p w14:paraId="5F50D085" w14:textId="7777777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James, F. (2025). ‘Remote Sensing for Deforestation Monitoring and Forest Management’, </w:t>
      </w:r>
      <w:r w:rsidRPr="00F57EEB">
        <w:rPr>
          <w:rFonts w:ascii="Times New Roman" w:hAnsi="Times New Roman" w:cs="Times New Roman"/>
          <w:i/>
        </w:rPr>
        <w:t>Journal of Remote Sensing &amp; GIS</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14 (2).</w:t>
      </w:r>
    </w:p>
    <w:p w14:paraId="062FCB5E" w14:textId="281E6BF8"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Kingma, D. P. and Ba, J. (2014). ‘Adam: A Method for Stochastic Optimization’.  </w:t>
      </w:r>
      <w:hyperlink r:id="rId25" w:history="1">
        <w:r w:rsidRPr="00F57EEB">
          <w:rPr>
            <w:rStyle w:val="Hyperlink"/>
            <w:rFonts w:ascii="Times New Roman" w:hAnsi="Times New Roman" w:cs="Times New Roman"/>
          </w:rPr>
          <w:t>https://doi.org/10.48550/arxiv.1412.6980</w:t>
        </w:r>
      </w:hyperlink>
      <w:r w:rsidRPr="00F57EEB">
        <w:rPr>
          <w:rFonts w:ascii="Times New Roman" w:hAnsi="Times New Roman" w:cs="Times New Roman"/>
        </w:rPr>
        <w:t>.</w:t>
      </w:r>
    </w:p>
    <w:p w14:paraId="0C4BFAB8" w14:textId="16BDCE50"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Lecun, Y., et al. (1998). ‘Gradient-based learning applied to document recognition’, </w:t>
      </w:r>
      <w:r w:rsidRPr="00F57EEB">
        <w:rPr>
          <w:rFonts w:ascii="Times New Roman" w:hAnsi="Times New Roman" w:cs="Times New Roman"/>
          <w:i/>
        </w:rPr>
        <w:t>Proceedings of the IEEE</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86 (11), pp. 2278-2324.  </w:t>
      </w:r>
      <w:hyperlink r:id="rId26" w:history="1">
        <w:r w:rsidRPr="00F57EEB">
          <w:rPr>
            <w:rStyle w:val="Hyperlink"/>
            <w:rFonts w:ascii="Times New Roman" w:hAnsi="Times New Roman" w:cs="Times New Roman"/>
          </w:rPr>
          <w:t>https://doi.org/10.1109/5.726791</w:t>
        </w:r>
      </w:hyperlink>
      <w:r w:rsidRPr="00F57EEB">
        <w:rPr>
          <w:rFonts w:ascii="Times New Roman" w:hAnsi="Times New Roman" w:cs="Times New Roman"/>
        </w:rPr>
        <w:t>.</w:t>
      </w:r>
    </w:p>
    <w:p w14:paraId="04ABB2BF" w14:textId="4944D245"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Lv, J., et al. (2023). ‘Deep learning-based semantic segmentation of remote sensing images: a review’, </w:t>
      </w:r>
      <w:r w:rsidRPr="00F57EEB">
        <w:rPr>
          <w:rFonts w:ascii="Times New Roman" w:hAnsi="Times New Roman" w:cs="Times New Roman"/>
          <w:i/>
        </w:rPr>
        <w:t>Frontiers in Ecology and Evolution</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Volume 11 - 2023.  </w:t>
      </w:r>
      <w:hyperlink r:id="rId27" w:history="1">
        <w:r w:rsidRPr="00F57EEB">
          <w:rPr>
            <w:rStyle w:val="Hyperlink"/>
            <w:rFonts w:ascii="Times New Roman" w:hAnsi="Times New Roman" w:cs="Times New Roman"/>
          </w:rPr>
          <w:t>https://doi.org/10.3389/fevo.2023.1201125</w:t>
        </w:r>
      </w:hyperlink>
      <w:r w:rsidRPr="00F57EEB">
        <w:rPr>
          <w:rFonts w:ascii="Times New Roman" w:hAnsi="Times New Roman" w:cs="Times New Roman"/>
        </w:rPr>
        <w:t>.</w:t>
      </w:r>
    </w:p>
    <w:p w14:paraId="56228121" w14:textId="7777777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Molina, M. (2024). </w:t>
      </w:r>
      <w:r w:rsidRPr="00F57EEB">
        <w:rPr>
          <w:rFonts w:ascii="Times New Roman" w:hAnsi="Times New Roman" w:cs="Times New Roman"/>
          <w:i/>
        </w:rPr>
        <w:t>Drivers of deforestation in the Colombian Amazon</w:t>
      </w:r>
      <w:r w:rsidRPr="00F57EEB">
        <w:rPr>
          <w:rFonts w:ascii="Times New Roman" w:hAnsi="Times New Roman" w:cs="Times New Roman"/>
        </w:rPr>
        <w:t>. p. 23.</w:t>
      </w:r>
    </w:p>
    <w:p w14:paraId="4C12035D" w14:textId="153BD14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Mountrakis, G., Im, J. and Ogole, C. (2011). ‘Support vector machines in remote sensing: A review’, </w:t>
      </w:r>
      <w:r w:rsidRPr="00F57EEB">
        <w:rPr>
          <w:rFonts w:ascii="Times New Roman" w:hAnsi="Times New Roman" w:cs="Times New Roman"/>
          <w:i/>
        </w:rPr>
        <w:t>ISPRS journal of photogrammetry and remote sensing</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66 (3), pp. 247-259.  </w:t>
      </w:r>
      <w:hyperlink r:id="rId28" w:history="1">
        <w:r w:rsidRPr="00F57EEB">
          <w:rPr>
            <w:rStyle w:val="Hyperlink"/>
            <w:rFonts w:ascii="Times New Roman" w:hAnsi="Times New Roman" w:cs="Times New Roman"/>
          </w:rPr>
          <w:t>https://doi.org/10.1016/j.isprsjprs.2010.11.001</w:t>
        </w:r>
      </w:hyperlink>
      <w:r w:rsidRPr="00F57EEB">
        <w:rPr>
          <w:rFonts w:ascii="Times New Roman" w:hAnsi="Times New Roman" w:cs="Times New Roman"/>
        </w:rPr>
        <w:t>.</w:t>
      </w:r>
    </w:p>
    <w:p w14:paraId="31C92385" w14:textId="534AEF5C"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Oktay, O., et al. (2018). ‘Attention U-Net: Learning Where to Look for the Pancreas’.  </w:t>
      </w:r>
      <w:hyperlink r:id="rId29" w:history="1">
        <w:r w:rsidRPr="00F57EEB">
          <w:rPr>
            <w:rStyle w:val="Hyperlink"/>
            <w:rFonts w:ascii="Times New Roman" w:hAnsi="Times New Roman" w:cs="Times New Roman"/>
          </w:rPr>
          <w:t>https://doi.org/10.48550/arxiv.1804.03999</w:t>
        </w:r>
      </w:hyperlink>
      <w:r w:rsidRPr="00F57EEB">
        <w:rPr>
          <w:rFonts w:ascii="Times New Roman" w:hAnsi="Times New Roman" w:cs="Times New Roman"/>
        </w:rPr>
        <w:t>.</w:t>
      </w:r>
    </w:p>
    <w:p w14:paraId="6568E8F0" w14:textId="6937CCB9"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Pal, M. (2005). ‘Random forest classifier for remote sensing classification’, </w:t>
      </w:r>
      <w:r w:rsidRPr="00F57EEB">
        <w:rPr>
          <w:rFonts w:ascii="Times New Roman" w:hAnsi="Times New Roman" w:cs="Times New Roman"/>
          <w:i/>
        </w:rPr>
        <w:t>International journal of remote sensing</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26 (1), pp. 217-222.  </w:t>
      </w:r>
      <w:hyperlink r:id="rId30" w:history="1">
        <w:r w:rsidRPr="00F57EEB">
          <w:rPr>
            <w:rStyle w:val="Hyperlink"/>
            <w:rFonts w:ascii="Times New Roman" w:hAnsi="Times New Roman" w:cs="Times New Roman"/>
          </w:rPr>
          <w:t>https://doi.org/10.1080/01431160412331269698</w:t>
        </w:r>
      </w:hyperlink>
      <w:r w:rsidRPr="00F57EEB">
        <w:rPr>
          <w:rFonts w:ascii="Times New Roman" w:hAnsi="Times New Roman" w:cs="Times New Roman"/>
        </w:rPr>
        <w:t>.</w:t>
      </w:r>
    </w:p>
    <w:p w14:paraId="2022359D" w14:textId="3778140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Panboonyuen, T., et al. (2021). ‘Transformer-Based Decoder Designs for Semantic Segmentation on Remotely Sensed Images’, </w:t>
      </w:r>
      <w:r w:rsidRPr="00F57EEB">
        <w:rPr>
          <w:rFonts w:ascii="Times New Roman" w:hAnsi="Times New Roman" w:cs="Times New Roman"/>
          <w:i/>
        </w:rPr>
        <w:t>Remote sensing (Basel, Switzerland)</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13 (24), p. 5100.  </w:t>
      </w:r>
      <w:hyperlink r:id="rId31" w:history="1">
        <w:r w:rsidRPr="00F57EEB">
          <w:rPr>
            <w:rStyle w:val="Hyperlink"/>
            <w:rFonts w:ascii="Times New Roman" w:hAnsi="Times New Roman" w:cs="Times New Roman"/>
          </w:rPr>
          <w:t>https://doi.org/10.3390/rs13245100</w:t>
        </w:r>
      </w:hyperlink>
      <w:r w:rsidRPr="00F57EEB">
        <w:rPr>
          <w:rFonts w:ascii="Times New Roman" w:hAnsi="Times New Roman" w:cs="Times New Roman"/>
        </w:rPr>
        <w:t>.</w:t>
      </w:r>
    </w:p>
    <w:p w14:paraId="167C8CDC" w14:textId="4103EA0C"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Pekel, J.-F., et al. (2016). ‘High-resolution mapping of global surface water and its long-term changes’, </w:t>
      </w:r>
      <w:r w:rsidRPr="00F57EEB">
        <w:rPr>
          <w:rFonts w:ascii="Times New Roman" w:hAnsi="Times New Roman" w:cs="Times New Roman"/>
          <w:i/>
        </w:rPr>
        <w:t>Nature (London)</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540 (7633), pp. 418-422.  </w:t>
      </w:r>
      <w:hyperlink r:id="rId32" w:history="1">
        <w:r w:rsidRPr="00F57EEB">
          <w:rPr>
            <w:rStyle w:val="Hyperlink"/>
            <w:rFonts w:ascii="Times New Roman" w:hAnsi="Times New Roman" w:cs="Times New Roman"/>
          </w:rPr>
          <w:t>https://doi.org/10.1038/nature20584</w:t>
        </w:r>
      </w:hyperlink>
      <w:r w:rsidRPr="00F57EEB">
        <w:rPr>
          <w:rFonts w:ascii="Times New Roman" w:hAnsi="Times New Roman" w:cs="Times New Roman"/>
        </w:rPr>
        <w:t>.</w:t>
      </w:r>
    </w:p>
    <w:p w14:paraId="4FF09499" w14:textId="289DD558"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Procolombia (2023). </w:t>
      </w:r>
      <w:r w:rsidRPr="00F57EEB">
        <w:rPr>
          <w:rFonts w:ascii="Times New Roman" w:hAnsi="Times New Roman" w:cs="Times New Roman"/>
          <w:i/>
        </w:rPr>
        <w:t>Amazonia Region: Colombia's green lung</w:t>
      </w:r>
      <w:r w:rsidRPr="00F57EEB">
        <w:rPr>
          <w:rFonts w:ascii="Times New Roman" w:hAnsi="Times New Roman" w:cs="Times New Roman"/>
        </w:rPr>
        <w:t xml:space="preserve">. Available at: </w:t>
      </w:r>
      <w:hyperlink r:id="rId33" w:history="1">
        <w:r w:rsidRPr="00F57EEB">
          <w:rPr>
            <w:rStyle w:val="Hyperlink"/>
            <w:rFonts w:ascii="Times New Roman" w:hAnsi="Times New Roman" w:cs="Times New Roman"/>
          </w:rPr>
          <w:t>https://colombia.co/en/colombia-country/geography-and-environment/amazonia-region</w:t>
        </w:r>
      </w:hyperlink>
      <w:r w:rsidRPr="00F57EEB">
        <w:rPr>
          <w:rFonts w:ascii="Times New Roman" w:hAnsi="Times New Roman" w:cs="Times New Roman"/>
        </w:rPr>
        <w:t xml:space="preserve"> (Accessed).</w:t>
      </w:r>
    </w:p>
    <w:p w14:paraId="56302389" w14:textId="77777777" w:rsidR="00F57EEB" w:rsidRPr="00F57EEB" w:rsidRDefault="00F57EEB" w:rsidP="00F57EEB">
      <w:pPr>
        <w:pStyle w:val="EndNoteBibliography"/>
        <w:spacing w:after="0"/>
        <w:ind w:left="720" w:hanging="720"/>
        <w:rPr>
          <w:rFonts w:ascii="Times New Roman" w:hAnsi="Times New Roman" w:cs="Times New Roman"/>
          <w:i/>
        </w:rPr>
      </w:pPr>
      <w:r w:rsidRPr="00F57EEB">
        <w:rPr>
          <w:rFonts w:ascii="Times New Roman" w:hAnsi="Times New Roman" w:cs="Times New Roman"/>
        </w:rPr>
        <w:lastRenderedPageBreak/>
        <w:t xml:space="preserve">Rech, B. (2023). ‘Effects of atmospheric correction on NDVI retrieved from Sentinel-2 imagery over different land cover classes’, </w:t>
      </w:r>
      <w:r w:rsidRPr="00F57EEB">
        <w:rPr>
          <w:rFonts w:ascii="Times New Roman" w:hAnsi="Times New Roman" w:cs="Times New Roman"/>
          <w:i/>
        </w:rPr>
        <w:t>Anais do XX Simpósio Brasileiro de Sensoriamento Remoto.</w:t>
      </w:r>
    </w:p>
    <w:p w14:paraId="63FD149D" w14:textId="7777777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Ronneberger, O., et al. (2015). 'U-Net: Convolutional Networks for Biomedical Image Segmentation', </w:t>
      </w:r>
      <w:r w:rsidRPr="00F57EEB">
        <w:rPr>
          <w:rFonts w:ascii="Times New Roman" w:hAnsi="Times New Roman" w:cs="Times New Roman"/>
          <w:i/>
        </w:rPr>
        <w:t xml:space="preserve"> Lecture Notes in Computer Science</w:t>
      </w:r>
      <w:r w:rsidRPr="00F57EEB">
        <w:rPr>
          <w:rFonts w:ascii="Times New Roman" w:hAnsi="Times New Roman" w:cs="Times New Roman"/>
        </w:rPr>
        <w:t>. Switzerland: Springer International Publishing AG, pp. 234-241.</w:t>
      </w:r>
    </w:p>
    <w:p w14:paraId="274E26CF" w14:textId="650B78F8"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SIAT (2023). </w:t>
      </w:r>
      <w:r w:rsidRPr="00F57EEB">
        <w:rPr>
          <w:rFonts w:ascii="Times New Roman" w:hAnsi="Times New Roman" w:cs="Times New Roman"/>
          <w:i/>
        </w:rPr>
        <w:t>La Amazonia colombiana</w:t>
      </w:r>
      <w:r w:rsidRPr="00F57EEB">
        <w:rPr>
          <w:rFonts w:ascii="Times New Roman" w:hAnsi="Times New Roman" w:cs="Times New Roman"/>
        </w:rPr>
        <w:t xml:space="preserve">: SIAT. Available at: </w:t>
      </w:r>
      <w:hyperlink r:id="rId34" w:history="1">
        <w:r w:rsidRPr="00F57EEB">
          <w:rPr>
            <w:rStyle w:val="Hyperlink"/>
            <w:rFonts w:ascii="Times New Roman" w:hAnsi="Times New Roman" w:cs="Times New Roman"/>
          </w:rPr>
          <w:t>https://siatac.co/la-amazonia-colombiana/</w:t>
        </w:r>
      </w:hyperlink>
      <w:r w:rsidRPr="00F57EEB">
        <w:rPr>
          <w:rFonts w:ascii="Times New Roman" w:hAnsi="Times New Roman" w:cs="Times New Roman"/>
        </w:rPr>
        <w:t xml:space="preserve"> (Accessed: 7 July 2025 2025).</w:t>
      </w:r>
    </w:p>
    <w:p w14:paraId="129D4040" w14:textId="306DAB11"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UNEP, F. a. (2020). </w:t>
      </w:r>
      <w:r w:rsidRPr="00F57EEB">
        <w:rPr>
          <w:rFonts w:ascii="Times New Roman" w:hAnsi="Times New Roman" w:cs="Times New Roman"/>
          <w:i/>
        </w:rPr>
        <w:t>The State of the World's Forests 2020: Forests, Biodiversity and People</w:t>
      </w:r>
      <w:r w:rsidRPr="00F57EEB">
        <w:rPr>
          <w:rFonts w:ascii="Times New Roman" w:hAnsi="Times New Roman" w:cs="Times New Roman"/>
        </w:rPr>
        <w:t xml:space="preserve">. Rome: Food and Agriculture Organization (FAO) and  United Nations Environment Programme (UNEP). pp. 277-277.  </w:t>
      </w:r>
      <w:hyperlink r:id="rId35" w:history="1">
        <w:r w:rsidRPr="00F57EEB">
          <w:rPr>
            <w:rStyle w:val="Hyperlink"/>
            <w:rFonts w:ascii="Times New Roman" w:hAnsi="Times New Roman" w:cs="Times New Roman"/>
          </w:rPr>
          <w:t>https://doi.org/https://doi.org/10.4060/ca8642en</w:t>
        </w:r>
      </w:hyperlink>
      <w:r w:rsidRPr="00F57EEB">
        <w:rPr>
          <w:rFonts w:ascii="Times New Roman" w:hAnsi="Times New Roman" w:cs="Times New Roman"/>
        </w:rPr>
        <w:t>.</w:t>
      </w:r>
    </w:p>
    <w:p w14:paraId="29B0AB69" w14:textId="77777777"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UNODC (2021). </w:t>
      </w:r>
      <w:r w:rsidRPr="00F57EEB">
        <w:rPr>
          <w:rFonts w:ascii="Times New Roman" w:hAnsi="Times New Roman" w:cs="Times New Roman"/>
          <w:i/>
        </w:rPr>
        <w:t>Colombia: Monitoreo de territorios afectados por cultivos ilícitos 2020</w:t>
      </w:r>
      <w:r w:rsidRPr="00F57EEB">
        <w:rPr>
          <w:rFonts w:ascii="Times New Roman" w:hAnsi="Times New Roman" w:cs="Times New Roman"/>
        </w:rPr>
        <w:t>. Vienna, Austria.: United Nations Office on Drugs and Crime.</w:t>
      </w:r>
    </w:p>
    <w:p w14:paraId="2AAAA043" w14:textId="1A521900"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Wang, Z., et al. (2022). ‘Semantic segmentation of high-resolution remote sensing images based on a class feature attention mechanism fused with Deeplabv3’, </w:t>
      </w:r>
      <w:r w:rsidRPr="00F57EEB">
        <w:rPr>
          <w:rFonts w:ascii="Times New Roman" w:hAnsi="Times New Roman" w:cs="Times New Roman"/>
          <w:i/>
        </w:rPr>
        <w:t>Computers &amp; geosciences</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158  p. 104969.  </w:t>
      </w:r>
      <w:hyperlink r:id="rId36" w:history="1">
        <w:r w:rsidRPr="00F57EEB">
          <w:rPr>
            <w:rStyle w:val="Hyperlink"/>
            <w:rFonts w:ascii="Times New Roman" w:hAnsi="Times New Roman" w:cs="Times New Roman"/>
          </w:rPr>
          <w:t>https://doi.org/10.1016/j.cageo.2021.104969</w:t>
        </w:r>
      </w:hyperlink>
      <w:r w:rsidRPr="00F57EEB">
        <w:rPr>
          <w:rFonts w:ascii="Times New Roman" w:hAnsi="Times New Roman" w:cs="Times New Roman"/>
        </w:rPr>
        <w:t>.</w:t>
      </w:r>
    </w:p>
    <w:p w14:paraId="14E5E281" w14:textId="2A8BDB59" w:rsidR="00F57EEB" w:rsidRPr="00F57EEB" w:rsidRDefault="00F57EEB" w:rsidP="00F57EEB">
      <w:pPr>
        <w:pStyle w:val="EndNoteBibliography"/>
        <w:spacing w:after="0"/>
        <w:ind w:left="720" w:hanging="720"/>
        <w:rPr>
          <w:rFonts w:ascii="Times New Roman" w:hAnsi="Times New Roman" w:cs="Times New Roman"/>
        </w:rPr>
      </w:pPr>
      <w:r w:rsidRPr="00F57EEB">
        <w:rPr>
          <w:rFonts w:ascii="Times New Roman" w:hAnsi="Times New Roman" w:cs="Times New Roman"/>
        </w:rPr>
        <w:t xml:space="preserve">Wulder, M. A., et al. (2016). ‘The global Landsat archive: Status, consolidation, and direction’, </w:t>
      </w:r>
      <w:r w:rsidRPr="00F57EEB">
        <w:rPr>
          <w:rFonts w:ascii="Times New Roman" w:hAnsi="Times New Roman" w:cs="Times New Roman"/>
          <w:i/>
        </w:rPr>
        <w:t>Remote sensing of environment</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185  pp. 271-283.  </w:t>
      </w:r>
      <w:hyperlink r:id="rId37" w:history="1">
        <w:r w:rsidRPr="00F57EEB">
          <w:rPr>
            <w:rStyle w:val="Hyperlink"/>
            <w:rFonts w:ascii="Times New Roman" w:hAnsi="Times New Roman" w:cs="Times New Roman"/>
          </w:rPr>
          <w:t>https://doi.org/10.1016/j.rse.2015.11.032</w:t>
        </w:r>
      </w:hyperlink>
      <w:r w:rsidRPr="00F57EEB">
        <w:rPr>
          <w:rFonts w:ascii="Times New Roman" w:hAnsi="Times New Roman" w:cs="Times New Roman"/>
        </w:rPr>
        <w:t>.</w:t>
      </w:r>
    </w:p>
    <w:p w14:paraId="78673131" w14:textId="757E4B59" w:rsidR="00F57EEB" w:rsidRPr="00F57EEB" w:rsidRDefault="00F57EEB" w:rsidP="00F57EEB">
      <w:pPr>
        <w:pStyle w:val="EndNoteBibliography"/>
        <w:ind w:left="720" w:hanging="720"/>
        <w:rPr>
          <w:rFonts w:ascii="Times New Roman" w:hAnsi="Times New Roman" w:cs="Times New Roman"/>
        </w:rPr>
      </w:pPr>
      <w:r w:rsidRPr="00F57EEB">
        <w:rPr>
          <w:rFonts w:ascii="Times New Roman" w:hAnsi="Times New Roman" w:cs="Times New Roman"/>
        </w:rPr>
        <w:t xml:space="preserve">Zhu, X. X., et al. (2017). ‘Deep Learning in Remote Sensing: A Comprehensive Review and List of Resources’, </w:t>
      </w:r>
      <w:r w:rsidRPr="00F57EEB">
        <w:rPr>
          <w:rFonts w:ascii="Times New Roman" w:hAnsi="Times New Roman" w:cs="Times New Roman"/>
          <w:i/>
        </w:rPr>
        <w:t>IEEE geoscience and remote sensing magazine</w:t>
      </w:r>
      <w:r w:rsidRPr="00F57EEB">
        <w:rPr>
          <w:rFonts w:ascii="Times New Roman" w:hAnsi="Times New Roman" w:cs="Times New Roman"/>
        </w:rPr>
        <w:t>,</w:t>
      </w:r>
      <w:r w:rsidRPr="00F57EEB">
        <w:rPr>
          <w:rFonts w:ascii="Times New Roman" w:hAnsi="Times New Roman" w:cs="Times New Roman"/>
          <w:i/>
        </w:rPr>
        <w:t xml:space="preserve"> </w:t>
      </w:r>
      <w:r w:rsidRPr="00F57EEB">
        <w:rPr>
          <w:rFonts w:ascii="Times New Roman" w:hAnsi="Times New Roman" w:cs="Times New Roman"/>
        </w:rPr>
        <w:t xml:space="preserve">5 (4), pp. 8-36.  </w:t>
      </w:r>
      <w:hyperlink r:id="rId38" w:history="1">
        <w:r w:rsidRPr="00F57EEB">
          <w:rPr>
            <w:rStyle w:val="Hyperlink"/>
            <w:rFonts w:ascii="Times New Roman" w:hAnsi="Times New Roman" w:cs="Times New Roman"/>
          </w:rPr>
          <w:t>https://doi.org/10.1109/MGRS.2017.2762307</w:t>
        </w:r>
      </w:hyperlink>
      <w:r w:rsidRPr="00F57EEB">
        <w:rPr>
          <w:rFonts w:ascii="Times New Roman" w:hAnsi="Times New Roman" w:cs="Times New Roman"/>
        </w:rPr>
        <w:t>.</w:t>
      </w:r>
    </w:p>
    <w:p w14:paraId="030EACFB" w14:textId="522F373E" w:rsidR="00D943CA" w:rsidRPr="00F57EEB" w:rsidRDefault="00AE258B" w:rsidP="006F03B7">
      <w:pPr>
        <w:jc w:val="both"/>
        <w:rPr>
          <w:rFonts w:ascii="Times New Roman" w:hAnsi="Times New Roman" w:cs="Times New Roman"/>
          <w:noProof/>
          <w:lang w:val="en-GB"/>
        </w:rPr>
      </w:pPr>
      <w:r w:rsidRPr="00F57EEB">
        <w:rPr>
          <w:rFonts w:ascii="Times New Roman" w:hAnsi="Times New Roman" w:cs="Times New Roman"/>
          <w:noProof/>
          <w:lang w:val="en-GB"/>
        </w:rPr>
        <w:fldChar w:fldCharType="end"/>
      </w:r>
    </w:p>
    <w:sectPr w:rsidR="00D943CA" w:rsidRPr="00F57EE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4&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D73D4"/>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1B7A"/>
    <w:rsid w:val="00235ABB"/>
    <w:rsid w:val="002440A3"/>
    <w:rsid w:val="00251BEA"/>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2C33"/>
    <w:rsid w:val="003234DF"/>
    <w:rsid w:val="003239B0"/>
    <w:rsid w:val="00334B51"/>
    <w:rsid w:val="00353D47"/>
    <w:rsid w:val="003546C8"/>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46909"/>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1752"/>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00067"/>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03B7"/>
    <w:rsid w:val="006F6747"/>
    <w:rsid w:val="007103A0"/>
    <w:rsid w:val="00721F8A"/>
    <w:rsid w:val="00722D1F"/>
    <w:rsid w:val="00730CAA"/>
    <w:rsid w:val="00737BD4"/>
    <w:rsid w:val="007439C4"/>
    <w:rsid w:val="0075067E"/>
    <w:rsid w:val="007644FC"/>
    <w:rsid w:val="0077450A"/>
    <w:rsid w:val="007800CF"/>
    <w:rsid w:val="00795EE8"/>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4FCF"/>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31F4"/>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9398D"/>
    <w:rsid w:val="00BB56D1"/>
    <w:rsid w:val="00BB7F1A"/>
    <w:rsid w:val="00BC72AF"/>
    <w:rsid w:val="00BE1BD6"/>
    <w:rsid w:val="00BE3123"/>
    <w:rsid w:val="00BF4936"/>
    <w:rsid w:val="00C1314F"/>
    <w:rsid w:val="00C2517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3AD"/>
    <w:rsid w:val="00D21C0A"/>
    <w:rsid w:val="00D26C8A"/>
    <w:rsid w:val="00D27C72"/>
    <w:rsid w:val="00D30E51"/>
    <w:rsid w:val="00D400D1"/>
    <w:rsid w:val="00D5599A"/>
    <w:rsid w:val="00D56714"/>
    <w:rsid w:val="00D57B90"/>
    <w:rsid w:val="00D6335F"/>
    <w:rsid w:val="00D74B58"/>
    <w:rsid w:val="00D85377"/>
    <w:rsid w:val="00D90AF2"/>
    <w:rsid w:val="00D924CC"/>
    <w:rsid w:val="00D943CA"/>
    <w:rsid w:val="00D95992"/>
    <w:rsid w:val="00D97040"/>
    <w:rsid w:val="00DB56CD"/>
    <w:rsid w:val="00DD23A7"/>
    <w:rsid w:val="00DD56EC"/>
    <w:rsid w:val="00DD7AD0"/>
    <w:rsid w:val="00DE7E1A"/>
    <w:rsid w:val="00E004D4"/>
    <w:rsid w:val="00E01233"/>
    <w:rsid w:val="00E0133E"/>
    <w:rsid w:val="00E0498A"/>
    <w:rsid w:val="00E215B5"/>
    <w:rsid w:val="00E27604"/>
    <w:rsid w:val="00E27996"/>
    <w:rsid w:val="00E311A9"/>
    <w:rsid w:val="00E3223F"/>
    <w:rsid w:val="00E331C8"/>
    <w:rsid w:val="00E36C22"/>
    <w:rsid w:val="00E423EB"/>
    <w:rsid w:val="00E52101"/>
    <w:rsid w:val="00E647EA"/>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57EEB"/>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109/LGRS.2024.3355104" TargetMode="External"/><Relationship Id="rId26" Type="http://schemas.openxmlformats.org/officeDocument/2006/relationships/hyperlink" Target="https://doi.org/10.1109/5.726791" TargetMode="External"/><Relationship Id="rId39" Type="http://schemas.openxmlformats.org/officeDocument/2006/relationships/fontTable" Target="fontTable.xml"/><Relationship Id="rId21" Type="http://schemas.openxmlformats.org/officeDocument/2006/relationships/hyperlink" Target="https://doi.org/10.1016/j.rse.2011.11.026" TargetMode="External"/><Relationship Id="rId34" Type="http://schemas.openxmlformats.org/officeDocument/2006/relationships/hyperlink" Target="https://siatac.co/la-amazonia-colombiana/"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48550/arxiv.1412.6980" TargetMode="External"/><Relationship Id="rId33" Type="http://schemas.openxmlformats.org/officeDocument/2006/relationships/hyperlink" Target="https://colombia.co/en/colombia-country/geography-and-environment/amazonia-region" TargetMode="External"/><Relationship Id="rId38" Type="http://schemas.openxmlformats.org/officeDocument/2006/relationships/hyperlink" Target="https://doi.org/10.1109/MGRS.2017.2762307"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doi.org/10.1038/s41597-022-01307-4" TargetMode="External"/><Relationship Id="rId29" Type="http://schemas.openxmlformats.org/officeDocument/2006/relationships/hyperlink" Target="https://doi.org/10.48550/arxiv.1804.03999" TargetMode="External"/><Relationship Id="rId1" Type="http://schemas.openxmlformats.org/officeDocument/2006/relationships/customXml" Target="../customXml/item1.xml"/><Relationship Id="rId6" Type="http://schemas.openxmlformats.org/officeDocument/2006/relationships/hyperlink" Target="https://www.google.com/url?sa=E&amp;q=https%3A%2F%2Fgithub.com%2Festeban-russi%2Fsentinel2-dl-deforestation" TargetMode="External"/><Relationship Id="rId11" Type="http://schemas.openxmlformats.org/officeDocument/2006/relationships/image" Target="media/image5.png"/><Relationship Id="rId24" Type="http://schemas.openxmlformats.org/officeDocument/2006/relationships/hyperlink" Target="https://doi.org/10.1126/science.1244693" TargetMode="External"/><Relationship Id="rId32" Type="http://schemas.openxmlformats.org/officeDocument/2006/relationships/hyperlink" Target="https://doi.org/10.1038/nature20584" TargetMode="External"/><Relationship Id="rId37" Type="http://schemas.openxmlformats.org/officeDocument/2006/relationships/hyperlink" Target="https://doi.org/10.1016/j.rse.2015.11.032"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doi.org/10.1016/j.rse.2017.06.031" TargetMode="External"/><Relationship Id="rId28" Type="http://schemas.openxmlformats.org/officeDocument/2006/relationships/hyperlink" Target="https://doi.org/10.1016/j.isprsjprs.2010.11.001" TargetMode="External"/><Relationship Id="rId36" Type="http://schemas.openxmlformats.org/officeDocument/2006/relationships/hyperlink" Target="https://doi.org/10.1016/j.cageo.2021.104969" TargetMode="External"/><Relationship Id="rId10" Type="http://schemas.openxmlformats.org/officeDocument/2006/relationships/image" Target="media/image4.png"/><Relationship Id="rId19" Type="http://schemas.openxmlformats.org/officeDocument/2006/relationships/hyperlink" Target="https://doi.org/10.1016/j.isprsjprs.2016.01.011" TargetMode="External"/><Relationship Id="rId31" Type="http://schemas.openxmlformats.org/officeDocument/2006/relationships/hyperlink" Target="https://doi.org/10.3390/rs13245100"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5194/isprs-archives-XLII-3-W12-2020-343-2020" TargetMode="External"/><Relationship Id="rId27" Type="http://schemas.openxmlformats.org/officeDocument/2006/relationships/hyperlink" Target="https://doi.org/10.3389/fevo.2023.1201125" TargetMode="External"/><Relationship Id="rId30" Type="http://schemas.openxmlformats.org/officeDocument/2006/relationships/hyperlink" Target="https://doi.org/10.1080/01431160412331269698" TargetMode="External"/><Relationship Id="rId35" Type="http://schemas.openxmlformats.org/officeDocument/2006/relationships/hyperlink" Target="https://doi.org/https://doi.org/10.4060/ca8642en" TargetMode="External"/><Relationship Id="rId8" Type="http://schemas.openxmlformats.org/officeDocument/2006/relationships/image" Target="media/image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2</TotalTime>
  <Pages>17</Pages>
  <Words>12794</Words>
  <Characters>70373</Characters>
  <Application>Microsoft Office Word</Application>
  <DocSecurity>0</DocSecurity>
  <Lines>586</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82</cp:revision>
  <cp:lastPrinted>2025-08-13T16:31:00Z</cp:lastPrinted>
  <dcterms:created xsi:type="dcterms:W3CDTF">2025-07-30T15:38:00Z</dcterms:created>
  <dcterms:modified xsi:type="dcterms:W3CDTF">2025-08-14T17:54:00Z</dcterms:modified>
</cp:coreProperties>
</file>